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2BAC42" w14:textId="77777777" w:rsidR="00A50642" w:rsidRDefault="00A50642" w:rsidP="00CF7AB2">
      <w:pPr>
        <w:pStyle w:val="MainBodyHeadings"/>
        <w:spacing w:line="240" w:lineRule="auto"/>
      </w:pPr>
      <w:bookmarkStart w:id="0" w:name="_Toc404177508"/>
    </w:p>
    <w:p w14:paraId="3A7C1626" w14:textId="77777777" w:rsidR="00A50642" w:rsidRDefault="00A50642" w:rsidP="00CF7AB2">
      <w:pPr>
        <w:pStyle w:val="MainBodyHeadings"/>
        <w:spacing w:line="240" w:lineRule="auto"/>
      </w:pPr>
    </w:p>
    <w:p w14:paraId="456A9628" w14:textId="77777777" w:rsidR="00A50642" w:rsidRPr="00A921D3" w:rsidRDefault="00A50642" w:rsidP="00CF7AB2">
      <w:pPr>
        <w:pStyle w:val="MainBodyHeadings"/>
        <w:spacing w:line="240" w:lineRule="auto"/>
        <w:rPr>
          <w:sz w:val="32"/>
        </w:rPr>
      </w:pPr>
    </w:p>
    <w:p w14:paraId="5923842A" w14:textId="3A88EBF1" w:rsidR="00CF7AB2" w:rsidRPr="00A921D3" w:rsidRDefault="00B72FDD" w:rsidP="000658C0">
      <w:pPr>
        <w:pStyle w:val="MainBodyHeadings"/>
        <w:rPr>
          <w:sz w:val="40"/>
          <w:szCs w:val="32"/>
        </w:rPr>
      </w:pPr>
      <w:r>
        <w:rPr>
          <w:sz w:val="40"/>
          <w:szCs w:val="32"/>
        </w:rPr>
        <w:t>CHATBOT</w:t>
      </w:r>
      <w:r w:rsidR="000658C0">
        <w:rPr>
          <w:sz w:val="40"/>
          <w:szCs w:val="32"/>
        </w:rPr>
        <w:t xml:space="preserve"> HỖ TRỢ SINH VIÊN TÌM KIẾM THÔNG TIN SỬ DỤNG AZURE OPENAI</w:t>
      </w:r>
    </w:p>
    <w:p w14:paraId="429225AF" w14:textId="77777777" w:rsidR="00CF7AB2" w:rsidRDefault="00CF7AB2" w:rsidP="003C121C">
      <w:pPr>
        <w:spacing w:before="0" w:after="0"/>
        <w:jc w:val="center"/>
      </w:pPr>
    </w:p>
    <w:p w14:paraId="7BBC9006" w14:textId="77777777" w:rsidR="00CF7AB2" w:rsidRDefault="00CF7AB2" w:rsidP="003C121C">
      <w:pPr>
        <w:spacing w:before="0" w:after="0"/>
        <w:jc w:val="center"/>
      </w:pPr>
    </w:p>
    <w:p w14:paraId="0BEE3423" w14:textId="77777777" w:rsidR="00CF7AB2" w:rsidRDefault="00CF7AB2" w:rsidP="003C121C">
      <w:pPr>
        <w:spacing w:before="0" w:after="0"/>
        <w:jc w:val="center"/>
      </w:pPr>
    </w:p>
    <w:p w14:paraId="4C52E33A" w14:textId="77777777" w:rsidR="0077309D" w:rsidRDefault="0077309D" w:rsidP="003C121C">
      <w:pPr>
        <w:spacing w:before="0" w:after="0"/>
        <w:jc w:val="center"/>
      </w:pPr>
    </w:p>
    <w:p w14:paraId="22E410F9" w14:textId="77777777" w:rsidR="00A50642" w:rsidRDefault="00A50642" w:rsidP="003C121C">
      <w:pPr>
        <w:spacing w:before="0" w:after="0"/>
        <w:jc w:val="center"/>
        <w:rPr>
          <w:sz w:val="28"/>
          <w:szCs w:val="28"/>
        </w:rPr>
      </w:pPr>
      <w:r w:rsidRPr="00A921D3">
        <w:rPr>
          <w:sz w:val="28"/>
          <w:szCs w:val="28"/>
        </w:rPr>
        <w:t>L</w:t>
      </w:r>
      <w:r w:rsidR="00C5307C">
        <w:rPr>
          <w:sz w:val="28"/>
          <w:szCs w:val="28"/>
        </w:rPr>
        <w:t>UẬN VĂN KỸ SƯ</w:t>
      </w:r>
    </w:p>
    <w:p w14:paraId="226BDF53" w14:textId="77777777" w:rsidR="00C5307C" w:rsidRDefault="00C5307C" w:rsidP="003C121C">
      <w:pPr>
        <w:spacing w:before="0" w:after="0"/>
        <w:jc w:val="center"/>
        <w:rPr>
          <w:sz w:val="28"/>
          <w:szCs w:val="28"/>
        </w:rPr>
      </w:pPr>
    </w:p>
    <w:p w14:paraId="1F6335D7" w14:textId="567626A6" w:rsidR="00C5307C" w:rsidRDefault="009F1AC2" w:rsidP="003C121C">
      <w:pPr>
        <w:spacing w:before="0" w:after="0"/>
        <w:jc w:val="center"/>
        <w:rPr>
          <w:sz w:val="28"/>
          <w:szCs w:val="28"/>
        </w:rPr>
      </w:pPr>
      <w:r>
        <w:rPr>
          <w:sz w:val="28"/>
          <w:szCs w:val="28"/>
        </w:rPr>
        <w:t>Lý Thùy Phương</w:t>
      </w:r>
      <w:r w:rsidR="00C5307C">
        <w:rPr>
          <w:sz w:val="28"/>
          <w:szCs w:val="28"/>
        </w:rPr>
        <w:t xml:space="preserve"> – 12345678</w:t>
      </w:r>
    </w:p>
    <w:p w14:paraId="3C1545E8" w14:textId="464399B6" w:rsidR="00C5307C" w:rsidRPr="00A921D3" w:rsidRDefault="009F1AC2" w:rsidP="003C121C">
      <w:pPr>
        <w:spacing w:before="0" w:after="0"/>
        <w:jc w:val="center"/>
        <w:rPr>
          <w:sz w:val="28"/>
          <w:szCs w:val="28"/>
        </w:rPr>
      </w:pPr>
      <w:r>
        <w:rPr>
          <w:sz w:val="28"/>
          <w:szCs w:val="28"/>
        </w:rPr>
        <w:t>Trương Hoàng Việt</w:t>
      </w:r>
      <w:r w:rsidR="00C5307C">
        <w:rPr>
          <w:sz w:val="28"/>
          <w:szCs w:val="28"/>
        </w:rPr>
        <w:t xml:space="preserve"> - 12345678</w:t>
      </w:r>
    </w:p>
    <w:p w14:paraId="1727B617" w14:textId="77777777" w:rsidR="0077309D" w:rsidRPr="00A921D3" w:rsidRDefault="0077309D" w:rsidP="003C121C">
      <w:pPr>
        <w:spacing w:before="0" w:after="0"/>
        <w:jc w:val="center"/>
        <w:rPr>
          <w:sz w:val="28"/>
          <w:szCs w:val="28"/>
        </w:rPr>
      </w:pPr>
      <w:r w:rsidRPr="00A921D3">
        <w:rPr>
          <w:sz w:val="28"/>
          <w:szCs w:val="28"/>
        </w:rPr>
        <w:t>Giảng viên hướng dẫ</w:t>
      </w:r>
      <w:r w:rsidR="00C5307C">
        <w:rPr>
          <w:sz w:val="28"/>
          <w:szCs w:val="28"/>
        </w:rPr>
        <w:t>n</w:t>
      </w:r>
    </w:p>
    <w:p w14:paraId="69815DE7" w14:textId="061AFCFC" w:rsidR="00CF7AB2" w:rsidRPr="00A921D3" w:rsidRDefault="00196813" w:rsidP="003C121C">
      <w:pPr>
        <w:spacing w:before="0" w:after="0"/>
        <w:jc w:val="center"/>
        <w:rPr>
          <w:sz w:val="28"/>
          <w:szCs w:val="28"/>
        </w:rPr>
      </w:pPr>
      <w:r>
        <w:rPr>
          <w:sz w:val="28"/>
          <w:szCs w:val="28"/>
        </w:rPr>
        <w:t>ThS. Nguyễn Khánh Lợi</w:t>
      </w:r>
    </w:p>
    <w:p w14:paraId="22FC670C" w14:textId="77777777" w:rsidR="00CF7AB2" w:rsidRPr="00A921D3" w:rsidRDefault="00CF7AB2" w:rsidP="00CF7AB2">
      <w:pPr>
        <w:spacing w:before="0" w:after="0" w:line="240" w:lineRule="auto"/>
        <w:jc w:val="center"/>
        <w:rPr>
          <w:sz w:val="28"/>
          <w:szCs w:val="28"/>
        </w:rPr>
      </w:pPr>
    </w:p>
    <w:p w14:paraId="480A0210" w14:textId="77777777" w:rsidR="00C5307C" w:rsidRDefault="00C5307C" w:rsidP="00CF7AB2">
      <w:pPr>
        <w:spacing w:before="0" w:after="0" w:line="240" w:lineRule="auto"/>
        <w:jc w:val="center"/>
        <w:rPr>
          <w:sz w:val="28"/>
          <w:szCs w:val="28"/>
        </w:rPr>
      </w:pPr>
    </w:p>
    <w:p w14:paraId="42FDFD53" w14:textId="77777777" w:rsidR="00C5307C" w:rsidRDefault="00C5307C" w:rsidP="00CF7AB2">
      <w:pPr>
        <w:spacing w:before="0" w:after="0" w:line="240" w:lineRule="auto"/>
        <w:jc w:val="center"/>
        <w:rPr>
          <w:sz w:val="28"/>
          <w:szCs w:val="28"/>
        </w:rPr>
      </w:pPr>
    </w:p>
    <w:p w14:paraId="24EC2701" w14:textId="77777777" w:rsidR="00C5307C" w:rsidRDefault="00C5307C" w:rsidP="00CF7AB2">
      <w:pPr>
        <w:spacing w:before="0" w:after="0" w:line="240" w:lineRule="auto"/>
        <w:jc w:val="center"/>
        <w:rPr>
          <w:sz w:val="28"/>
          <w:szCs w:val="28"/>
        </w:rPr>
      </w:pPr>
    </w:p>
    <w:p w14:paraId="12A120A4" w14:textId="77777777" w:rsidR="00C5307C" w:rsidRDefault="00C5307C" w:rsidP="00CF7AB2">
      <w:pPr>
        <w:spacing w:before="0" w:after="0" w:line="240" w:lineRule="auto"/>
        <w:jc w:val="center"/>
        <w:rPr>
          <w:sz w:val="28"/>
          <w:szCs w:val="28"/>
        </w:rPr>
      </w:pPr>
    </w:p>
    <w:p w14:paraId="4A6DEDCC" w14:textId="77777777" w:rsidR="00C5307C" w:rsidRDefault="00C5307C" w:rsidP="00CF7AB2">
      <w:pPr>
        <w:spacing w:before="0" w:after="0" w:line="240" w:lineRule="auto"/>
        <w:jc w:val="center"/>
        <w:rPr>
          <w:sz w:val="28"/>
          <w:szCs w:val="28"/>
        </w:rPr>
      </w:pPr>
    </w:p>
    <w:p w14:paraId="76488A1E" w14:textId="77777777" w:rsidR="00C5307C" w:rsidRDefault="00C5307C" w:rsidP="00CF7AB2">
      <w:pPr>
        <w:spacing w:before="0" w:after="0" w:line="240" w:lineRule="auto"/>
        <w:jc w:val="center"/>
        <w:rPr>
          <w:sz w:val="28"/>
          <w:szCs w:val="28"/>
        </w:rPr>
      </w:pPr>
    </w:p>
    <w:p w14:paraId="57E78706" w14:textId="77777777" w:rsidR="00C5307C" w:rsidRDefault="00C5307C" w:rsidP="00CF7AB2">
      <w:pPr>
        <w:spacing w:before="0" w:after="0" w:line="240" w:lineRule="auto"/>
        <w:jc w:val="center"/>
        <w:rPr>
          <w:sz w:val="28"/>
          <w:szCs w:val="28"/>
        </w:rPr>
      </w:pPr>
    </w:p>
    <w:p w14:paraId="6833E132" w14:textId="77777777" w:rsidR="00C5307C" w:rsidRDefault="00C5307C" w:rsidP="00CF7AB2">
      <w:pPr>
        <w:spacing w:before="0" w:after="0" w:line="240" w:lineRule="auto"/>
        <w:jc w:val="center"/>
        <w:rPr>
          <w:sz w:val="28"/>
          <w:szCs w:val="28"/>
        </w:rPr>
      </w:pPr>
    </w:p>
    <w:p w14:paraId="29532A36" w14:textId="77777777" w:rsidR="00C5307C" w:rsidRDefault="00C5307C" w:rsidP="00CF7AB2">
      <w:pPr>
        <w:spacing w:before="0" w:after="0" w:line="240" w:lineRule="auto"/>
        <w:jc w:val="center"/>
        <w:rPr>
          <w:sz w:val="28"/>
          <w:szCs w:val="28"/>
        </w:rPr>
      </w:pPr>
    </w:p>
    <w:p w14:paraId="7687146F" w14:textId="77777777" w:rsidR="00C5307C" w:rsidRDefault="00C5307C" w:rsidP="00CF7AB2">
      <w:pPr>
        <w:spacing w:before="0" w:after="0" w:line="240" w:lineRule="auto"/>
        <w:jc w:val="center"/>
        <w:rPr>
          <w:sz w:val="28"/>
          <w:szCs w:val="28"/>
        </w:rPr>
      </w:pPr>
    </w:p>
    <w:p w14:paraId="3727D6B8" w14:textId="77777777" w:rsidR="00A921D3" w:rsidRPr="00A921D3" w:rsidRDefault="00A921D3" w:rsidP="00CF7AB2">
      <w:pPr>
        <w:spacing w:before="0" w:after="0" w:line="240" w:lineRule="auto"/>
        <w:jc w:val="center"/>
        <w:rPr>
          <w:sz w:val="28"/>
          <w:szCs w:val="28"/>
        </w:rPr>
      </w:pPr>
    </w:p>
    <w:p w14:paraId="0E651602" w14:textId="77777777" w:rsidR="00A921D3" w:rsidRPr="00A921D3" w:rsidRDefault="00A921D3" w:rsidP="00CF7AB2">
      <w:pPr>
        <w:spacing w:before="0" w:after="0" w:line="240" w:lineRule="auto"/>
        <w:jc w:val="center"/>
        <w:rPr>
          <w:sz w:val="28"/>
          <w:szCs w:val="28"/>
        </w:rPr>
      </w:pPr>
    </w:p>
    <w:tbl>
      <w:tblPr>
        <w:tblStyle w:val="TableGrid"/>
        <w:tblW w:w="87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6840"/>
      </w:tblGrid>
      <w:tr w:rsidR="00361C41" w:rsidRPr="00A921D3" w14:paraId="600EDAE9" w14:textId="77777777" w:rsidTr="00A921D3">
        <w:tc>
          <w:tcPr>
            <w:tcW w:w="1908" w:type="dxa"/>
            <w:vAlign w:val="center"/>
          </w:tcPr>
          <w:p w14:paraId="5709F0F0" w14:textId="77777777" w:rsidR="00361C41" w:rsidRPr="00A921D3" w:rsidRDefault="00361C41" w:rsidP="00361C41">
            <w:pPr>
              <w:spacing w:before="0" w:line="240" w:lineRule="auto"/>
              <w:jc w:val="center"/>
              <w:rPr>
                <w:sz w:val="28"/>
                <w:szCs w:val="28"/>
              </w:rPr>
            </w:pPr>
            <w:r w:rsidRPr="00A921D3">
              <w:rPr>
                <w:noProof/>
                <w:sz w:val="28"/>
                <w:szCs w:val="28"/>
              </w:rPr>
              <w:drawing>
                <wp:inline distT="0" distB="0" distL="0" distR="0" wp14:anchorId="603BB5B0" wp14:editId="6DB60BA2">
                  <wp:extent cx="583101" cy="595964"/>
                  <wp:effectExtent l="19050" t="0" r="7449"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BK.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85428" cy="598342"/>
                          </a:xfrm>
                          <a:prstGeom prst="rect">
                            <a:avLst/>
                          </a:prstGeom>
                        </pic:spPr>
                      </pic:pic>
                    </a:graphicData>
                  </a:graphic>
                </wp:inline>
              </w:drawing>
            </w:r>
          </w:p>
        </w:tc>
        <w:tc>
          <w:tcPr>
            <w:tcW w:w="6840" w:type="dxa"/>
            <w:vAlign w:val="center"/>
          </w:tcPr>
          <w:p w14:paraId="336D1974" w14:textId="77777777" w:rsidR="00361C41" w:rsidRPr="00C5307C" w:rsidRDefault="00361C41" w:rsidP="00C5307C">
            <w:pPr>
              <w:spacing w:before="0" w:line="240" w:lineRule="auto"/>
              <w:jc w:val="left"/>
              <w:rPr>
                <w:sz w:val="24"/>
                <w:szCs w:val="24"/>
              </w:rPr>
            </w:pPr>
            <w:r w:rsidRPr="00C5307C">
              <w:rPr>
                <w:sz w:val="24"/>
                <w:szCs w:val="24"/>
              </w:rPr>
              <w:t>ĐẠI HỌC QUỐC GIA THÀNH PHỐ HÒ CHÍ MINH</w:t>
            </w:r>
          </w:p>
          <w:p w14:paraId="7B76510D" w14:textId="77777777" w:rsidR="00361C41" w:rsidRPr="00C5307C" w:rsidRDefault="00361C41" w:rsidP="00C5307C">
            <w:pPr>
              <w:spacing w:before="0" w:line="240" w:lineRule="auto"/>
              <w:jc w:val="left"/>
              <w:rPr>
                <w:sz w:val="24"/>
                <w:szCs w:val="24"/>
              </w:rPr>
            </w:pPr>
            <w:r w:rsidRPr="00C5307C">
              <w:rPr>
                <w:sz w:val="24"/>
                <w:szCs w:val="24"/>
              </w:rPr>
              <w:t>TRƯỜNG ĐẠI HỌC BÁCH KHOA</w:t>
            </w:r>
          </w:p>
          <w:p w14:paraId="05105EBB" w14:textId="77777777" w:rsidR="00361C41" w:rsidRPr="00A921D3" w:rsidRDefault="00361C41" w:rsidP="00C5307C">
            <w:pPr>
              <w:spacing w:before="0" w:line="240" w:lineRule="auto"/>
              <w:jc w:val="left"/>
              <w:rPr>
                <w:sz w:val="28"/>
                <w:szCs w:val="28"/>
              </w:rPr>
            </w:pPr>
            <w:r w:rsidRPr="00C5307C">
              <w:rPr>
                <w:sz w:val="24"/>
                <w:szCs w:val="24"/>
              </w:rPr>
              <w:t>KHOA ĐIỆN – ĐIỆN TỬ</w:t>
            </w:r>
            <w:r w:rsidR="00A921D3" w:rsidRPr="00C5307C">
              <w:rPr>
                <w:sz w:val="24"/>
                <w:szCs w:val="24"/>
              </w:rPr>
              <w:t xml:space="preserve">, </w:t>
            </w:r>
            <w:r w:rsidRPr="00C5307C">
              <w:rPr>
                <w:sz w:val="24"/>
                <w:szCs w:val="24"/>
              </w:rPr>
              <w:t>BỘ MÔN VIỄN THÔNG</w:t>
            </w:r>
          </w:p>
        </w:tc>
      </w:tr>
    </w:tbl>
    <w:p w14:paraId="34F11894" w14:textId="77777777" w:rsidR="00361C41" w:rsidRPr="00A921D3" w:rsidRDefault="00361C41" w:rsidP="00CF7AB2">
      <w:pPr>
        <w:spacing w:before="0" w:after="0" w:line="240" w:lineRule="auto"/>
        <w:jc w:val="center"/>
        <w:rPr>
          <w:sz w:val="28"/>
          <w:szCs w:val="28"/>
        </w:rPr>
      </w:pPr>
    </w:p>
    <w:p w14:paraId="2048A9E1" w14:textId="615C23E5" w:rsidR="00961D2E" w:rsidRPr="003C121C" w:rsidRDefault="00D914A6" w:rsidP="0077309D">
      <w:pPr>
        <w:spacing w:before="0" w:after="0"/>
        <w:jc w:val="center"/>
        <w:rPr>
          <w:sz w:val="28"/>
          <w:szCs w:val="28"/>
        </w:rPr>
      </w:pPr>
      <w:r>
        <w:rPr>
          <w:sz w:val="28"/>
          <w:szCs w:val="28"/>
        </w:rPr>
        <w:t>08</w:t>
      </w:r>
      <w:r w:rsidR="00A50642" w:rsidRPr="003C121C">
        <w:rPr>
          <w:sz w:val="28"/>
          <w:szCs w:val="28"/>
        </w:rPr>
        <w:t xml:space="preserve">– </w:t>
      </w:r>
      <w:r>
        <w:rPr>
          <w:sz w:val="28"/>
          <w:szCs w:val="28"/>
        </w:rPr>
        <w:t>2023</w:t>
      </w:r>
    </w:p>
    <w:p w14:paraId="1EA9D47D" w14:textId="77777777" w:rsidR="00D91910" w:rsidRDefault="00463EBC" w:rsidP="00D91910">
      <w:pPr>
        <w:pStyle w:val="MainBodyHeadings"/>
        <w:sectPr w:rsidR="00D91910" w:rsidSect="00C5307C">
          <w:headerReference w:type="default" r:id="rId9"/>
          <w:footerReference w:type="even" r:id="rId10"/>
          <w:headerReference w:type="first" r:id="rId11"/>
          <w:type w:val="continuous"/>
          <w:pgSz w:w="12240" w:h="15840" w:code="258"/>
          <w:pgMar w:top="1440" w:right="1440" w:bottom="1080" w:left="2160" w:header="720" w:footer="720" w:gutter="0"/>
          <w:pgNumType w:fmt="upperLetter"/>
          <w:cols w:space="720"/>
          <w:docGrid w:linePitch="326"/>
        </w:sectPr>
      </w:pPr>
      <w:r>
        <w:br w:type="page"/>
      </w:r>
    </w:p>
    <w:p w14:paraId="74497847" w14:textId="77777777" w:rsidR="000263A0" w:rsidRDefault="00D91910" w:rsidP="000263A0">
      <w:pPr>
        <w:pStyle w:val="MainBodyHeadings"/>
        <w:spacing w:line="240" w:lineRule="auto"/>
        <w:rPr>
          <w:sz w:val="20"/>
          <w:szCs w:val="20"/>
        </w:rPr>
      </w:pPr>
      <w:r w:rsidRPr="00D91910">
        <w:rPr>
          <w:sz w:val="20"/>
          <w:szCs w:val="20"/>
        </w:rPr>
        <w:lastRenderedPageBreak/>
        <w:t>ĐẠI HỌC QUỐC GIA TP.HỒ CHÍ MINH</w:t>
      </w:r>
    </w:p>
    <w:p w14:paraId="419836D3" w14:textId="77777777" w:rsidR="00D91910" w:rsidRPr="00D91910" w:rsidRDefault="00D91910" w:rsidP="000263A0">
      <w:pPr>
        <w:pStyle w:val="MainBodyHeadings"/>
        <w:spacing w:line="240" w:lineRule="auto"/>
        <w:rPr>
          <w:sz w:val="20"/>
          <w:szCs w:val="20"/>
        </w:rPr>
      </w:pPr>
      <w:r w:rsidRPr="00D91910">
        <w:rPr>
          <w:sz w:val="20"/>
          <w:szCs w:val="20"/>
        </w:rPr>
        <w:t xml:space="preserve"> TRƯỜNG ĐẠI HỌC BÁCH KHOA</w:t>
      </w:r>
    </w:p>
    <w:p w14:paraId="077C2063" w14:textId="77777777" w:rsidR="00D91910" w:rsidRPr="00D91910" w:rsidRDefault="00D91910" w:rsidP="000263A0">
      <w:pPr>
        <w:pStyle w:val="MainBodyHeadings"/>
        <w:tabs>
          <w:tab w:val="clear" w:pos="1440"/>
        </w:tabs>
        <w:spacing w:line="240" w:lineRule="auto"/>
        <w:rPr>
          <w:sz w:val="20"/>
          <w:szCs w:val="20"/>
        </w:rPr>
      </w:pPr>
      <w:r w:rsidRPr="00D91910">
        <w:rPr>
          <w:sz w:val="20"/>
          <w:szCs w:val="20"/>
        </w:rPr>
        <w:t xml:space="preserve">CỘNG HÒA XÃ HỘI CHỦ NGHĨA VIỆT NAM </w:t>
      </w:r>
    </w:p>
    <w:p w14:paraId="3FF32060" w14:textId="77777777" w:rsidR="00D91910" w:rsidRDefault="00D91910" w:rsidP="000263A0">
      <w:pPr>
        <w:pStyle w:val="MainBodyHeadings"/>
        <w:tabs>
          <w:tab w:val="clear" w:pos="1440"/>
        </w:tabs>
        <w:spacing w:line="240" w:lineRule="auto"/>
        <w:sectPr w:rsidR="00D91910" w:rsidSect="000263A0">
          <w:headerReference w:type="default" r:id="rId12"/>
          <w:type w:val="continuous"/>
          <w:pgSz w:w="12240" w:h="15840" w:code="258"/>
          <w:pgMar w:top="1440" w:right="1080" w:bottom="1440" w:left="1980" w:header="720" w:footer="720" w:gutter="0"/>
          <w:pgNumType w:fmt="upperLetter"/>
          <w:cols w:num="2" w:space="720"/>
          <w:docGrid w:linePitch="326"/>
        </w:sectPr>
      </w:pPr>
      <w:r>
        <w:rPr>
          <w:caps w:val="0"/>
          <w:sz w:val="20"/>
          <w:szCs w:val="20"/>
        </w:rPr>
        <w:t xml:space="preserve">Độc lập – Tự do – Hạnh Phúc </w:t>
      </w:r>
    </w:p>
    <w:p w14:paraId="6D2DD55E" w14:textId="77777777" w:rsidR="000263A0" w:rsidRDefault="00000000" w:rsidP="000263A0">
      <w:pPr>
        <w:spacing w:before="0" w:after="0" w:line="276" w:lineRule="auto"/>
        <w:jc w:val="left"/>
      </w:pPr>
      <w:r>
        <w:pict w14:anchorId="7BE938DD">
          <v:rect id="_x0000_i1025" style="width:282.95pt;height:1.25pt" o:hrpct="655" o:hralign="center" o:hrstd="t" o:hr="t" fillcolor="#a0a0a0" stroked="f"/>
        </w:pict>
      </w:r>
    </w:p>
    <w:p w14:paraId="125F76D4" w14:textId="77777777" w:rsidR="000263A0" w:rsidRDefault="000263A0" w:rsidP="000263A0">
      <w:pPr>
        <w:spacing w:before="0" w:after="0" w:line="276" w:lineRule="auto"/>
        <w:ind w:firstLine="720"/>
        <w:jc w:val="left"/>
      </w:pPr>
      <w:r w:rsidRPr="00A770A9">
        <w:t>Số:   ______ /BKĐT</w:t>
      </w:r>
    </w:p>
    <w:p w14:paraId="735E6A45" w14:textId="77777777" w:rsidR="000263A0" w:rsidRDefault="000263A0" w:rsidP="000263A0">
      <w:pPr>
        <w:spacing w:before="0" w:after="0" w:line="276" w:lineRule="auto"/>
        <w:jc w:val="left"/>
      </w:pPr>
      <w:r w:rsidRPr="00A770A9">
        <w:tab/>
        <w:t xml:space="preserve">Khoa: </w:t>
      </w:r>
      <w:r w:rsidRPr="00A770A9">
        <w:rPr>
          <w:b/>
        </w:rPr>
        <w:t>Điện – Điện tử</w:t>
      </w:r>
      <w:r w:rsidRPr="00A770A9">
        <w:t xml:space="preserve">  </w:t>
      </w:r>
    </w:p>
    <w:p w14:paraId="081FCF4F" w14:textId="77777777" w:rsidR="000263A0" w:rsidRDefault="000263A0" w:rsidP="000263A0">
      <w:pPr>
        <w:spacing w:before="0" w:after="0" w:line="276" w:lineRule="auto"/>
        <w:jc w:val="left"/>
      </w:pPr>
      <w:r w:rsidRPr="00A770A9">
        <w:tab/>
        <w:t xml:space="preserve">Bộ Môn: </w:t>
      </w:r>
      <w:r w:rsidRPr="00A770A9">
        <w:rPr>
          <w:b/>
        </w:rPr>
        <w:t>Viễn Thông</w:t>
      </w:r>
    </w:p>
    <w:p w14:paraId="4760AF17" w14:textId="77777777" w:rsidR="000263A0" w:rsidRDefault="000263A0" w:rsidP="000263A0">
      <w:pPr>
        <w:spacing w:before="0" w:after="0" w:line="276" w:lineRule="auto"/>
        <w:jc w:val="left"/>
        <w:rPr>
          <w:bCs/>
        </w:rPr>
      </w:pPr>
    </w:p>
    <w:p w14:paraId="6329D155" w14:textId="77777777" w:rsidR="000263A0" w:rsidRPr="00B209AE" w:rsidRDefault="000263A0" w:rsidP="000263A0">
      <w:pPr>
        <w:spacing w:before="0" w:after="0" w:line="276" w:lineRule="auto"/>
        <w:jc w:val="center"/>
        <w:rPr>
          <w:b/>
          <w:bCs/>
          <w:sz w:val="32"/>
          <w:szCs w:val="32"/>
        </w:rPr>
      </w:pPr>
      <w:r w:rsidRPr="00B209AE">
        <w:rPr>
          <w:b/>
          <w:bCs/>
          <w:sz w:val="32"/>
          <w:szCs w:val="32"/>
        </w:rPr>
        <w:t>NHIỆM VỤ LUẬN VĂN TỐT NGHIỆP</w:t>
      </w:r>
    </w:p>
    <w:p w14:paraId="56508AC3" w14:textId="77777777" w:rsidR="000263A0" w:rsidRPr="00A770A9" w:rsidRDefault="000263A0" w:rsidP="000263A0">
      <w:pPr>
        <w:spacing w:before="0" w:after="0" w:line="276" w:lineRule="auto"/>
        <w:jc w:val="center"/>
      </w:pPr>
    </w:p>
    <w:p w14:paraId="6AE82F5B" w14:textId="77777777" w:rsidR="000263A0" w:rsidRDefault="000263A0" w:rsidP="000263A0">
      <w:pPr>
        <w:numPr>
          <w:ilvl w:val="0"/>
          <w:numId w:val="31"/>
        </w:numPr>
        <w:tabs>
          <w:tab w:val="left" w:pos="1620"/>
          <w:tab w:val="left" w:pos="1980"/>
          <w:tab w:val="left" w:pos="4590"/>
        </w:tabs>
        <w:spacing w:before="0" w:after="0" w:line="276" w:lineRule="auto"/>
      </w:pPr>
      <w:r w:rsidRPr="00A770A9">
        <w:t>H</w:t>
      </w:r>
      <w:r>
        <w:t>ọ và tên</w:t>
      </w:r>
      <w:r w:rsidRPr="00A770A9">
        <w:t>:</w:t>
      </w:r>
      <w:r>
        <w:tab/>
      </w:r>
      <w:r w:rsidR="00DD373F">
        <w:t>Lý</w:t>
      </w:r>
      <w:r w:rsidR="00DD373F">
        <w:rPr>
          <w:lang w:val="vi-VN"/>
        </w:rPr>
        <w:t xml:space="preserve"> Thùy Phương</w:t>
      </w:r>
      <w:r>
        <w:tab/>
      </w:r>
      <w:r w:rsidRPr="00A770A9">
        <w:t xml:space="preserve">MSSV: </w:t>
      </w:r>
      <w:r w:rsidR="0067534F">
        <w:t>1910466</w:t>
      </w:r>
    </w:p>
    <w:p w14:paraId="686DB210" w14:textId="77777777" w:rsidR="000263A0" w:rsidRDefault="000263A0" w:rsidP="000263A0">
      <w:pPr>
        <w:tabs>
          <w:tab w:val="left" w:pos="1620"/>
          <w:tab w:val="left" w:pos="1980"/>
          <w:tab w:val="left" w:pos="4590"/>
        </w:tabs>
        <w:spacing w:before="0" w:after="0" w:line="276" w:lineRule="auto"/>
      </w:pPr>
      <w:r>
        <w:tab/>
      </w:r>
      <w:r w:rsidR="00DD373F">
        <w:t>Trương</w:t>
      </w:r>
      <w:r w:rsidR="00DD373F">
        <w:rPr>
          <w:lang w:val="vi-VN"/>
        </w:rPr>
        <w:t xml:space="preserve"> Hoàng Việt</w:t>
      </w:r>
      <w:r>
        <w:tab/>
      </w:r>
      <w:r w:rsidRPr="00A770A9">
        <w:t>MSSV: 41303691</w:t>
      </w:r>
    </w:p>
    <w:p w14:paraId="53550154" w14:textId="77777777" w:rsidR="000263A0" w:rsidRDefault="000263A0" w:rsidP="000263A0">
      <w:pPr>
        <w:numPr>
          <w:ilvl w:val="0"/>
          <w:numId w:val="31"/>
        </w:numPr>
        <w:tabs>
          <w:tab w:val="left" w:pos="1620"/>
          <w:tab w:val="left" w:pos="1980"/>
          <w:tab w:val="left" w:pos="3690"/>
        </w:tabs>
        <w:spacing w:before="0" w:after="0" w:line="276" w:lineRule="auto"/>
      </w:pPr>
      <w:r w:rsidRPr="00A770A9">
        <w:t>N</w:t>
      </w:r>
      <w:r>
        <w:t>gành:</w:t>
      </w:r>
      <w:r>
        <w:tab/>
        <w:t>Điện – Điện tử</w:t>
      </w:r>
      <w:r>
        <w:tab/>
        <w:t xml:space="preserve">Chuyên ngành: Kỹ thuật </w:t>
      </w:r>
      <w:r w:rsidRPr="00141BD0">
        <w:t>Điện tử - Truyền thông</w:t>
      </w:r>
    </w:p>
    <w:p w14:paraId="7F20D478" w14:textId="1D8CAEA9" w:rsidR="000263A0" w:rsidRDefault="000263A0" w:rsidP="000263A0">
      <w:pPr>
        <w:numPr>
          <w:ilvl w:val="0"/>
          <w:numId w:val="31"/>
        </w:numPr>
        <w:spacing w:before="0" w:after="0" w:line="276" w:lineRule="auto"/>
        <w:rPr>
          <w:b/>
          <w:bCs/>
        </w:rPr>
      </w:pPr>
      <w:r w:rsidRPr="00A770A9">
        <w:t xml:space="preserve">Đề tài: </w:t>
      </w:r>
      <w:r w:rsidR="00B72FDD">
        <w:t>Chatbot</w:t>
      </w:r>
      <w:r w:rsidR="000658C0">
        <w:t xml:space="preserve"> hỗ trợ sinh viên tìm kiếm thông tin sử dụng azure openai</w:t>
      </w:r>
    </w:p>
    <w:p w14:paraId="29840172" w14:textId="77777777" w:rsidR="000263A0" w:rsidRDefault="000263A0" w:rsidP="000263A0">
      <w:pPr>
        <w:numPr>
          <w:ilvl w:val="0"/>
          <w:numId w:val="31"/>
        </w:numPr>
        <w:spacing w:before="0" w:after="0" w:line="276" w:lineRule="auto"/>
      </w:pPr>
      <w:r w:rsidRPr="00A770A9">
        <w:t>Nhiệm vụ:</w:t>
      </w:r>
    </w:p>
    <w:p w14:paraId="48384403" w14:textId="77777777" w:rsidR="000263A0" w:rsidRDefault="000263A0" w:rsidP="000263A0">
      <w:pPr>
        <w:numPr>
          <w:ilvl w:val="0"/>
          <w:numId w:val="32"/>
        </w:numPr>
        <w:spacing w:before="0" w:after="0" w:line="276" w:lineRule="auto"/>
      </w:pPr>
      <w:r>
        <w:t>Thiết kế mạch … thiết kế hệ thống …</w:t>
      </w:r>
    </w:p>
    <w:p w14:paraId="3195F983" w14:textId="77777777" w:rsidR="000263A0" w:rsidRDefault="000263A0" w:rsidP="000263A0">
      <w:pPr>
        <w:numPr>
          <w:ilvl w:val="0"/>
          <w:numId w:val="32"/>
        </w:numPr>
        <w:spacing w:before="0" w:after="0" w:line="276" w:lineRule="auto"/>
      </w:pPr>
      <w:r>
        <w:t>Đo đạc thực nghiệm … Mô phỏng hệ thống …</w:t>
      </w:r>
    </w:p>
    <w:p w14:paraId="6191E8EF" w14:textId="77777777" w:rsidR="000263A0" w:rsidRDefault="000263A0" w:rsidP="000263A0">
      <w:pPr>
        <w:numPr>
          <w:ilvl w:val="0"/>
          <w:numId w:val="32"/>
        </w:numPr>
        <w:spacing w:before="0" w:after="0" w:line="276" w:lineRule="auto"/>
      </w:pPr>
      <w:r>
        <w:t>Phân tích và so sánh kết quả …</w:t>
      </w:r>
    </w:p>
    <w:p w14:paraId="35A20A91" w14:textId="77777777" w:rsidR="000263A0" w:rsidRDefault="000263A0" w:rsidP="000263A0">
      <w:pPr>
        <w:numPr>
          <w:ilvl w:val="0"/>
          <w:numId w:val="31"/>
        </w:numPr>
        <w:tabs>
          <w:tab w:val="left" w:pos="3600"/>
        </w:tabs>
        <w:spacing w:before="0" w:after="0" w:line="276" w:lineRule="auto"/>
      </w:pPr>
      <w:r w:rsidRPr="00A770A9">
        <w:t>Ngày giao nhiệm vụ luận văn:</w:t>
      </w:r>
      <w:r w:rsidRPr="00A770A9">
        <w:tab/>
      </w:r>
      <w:r>
        <w:t>20/12/20xx</w:t>
      </w:r>
    </w:p>
    <w:p w14:paraId="247C2C2D" w14:textId="77777777" w:rsidR="000263A0" w:rsidRDefault="000263A0" w:rsidP="000263A0">
      <w:pPr>
        <w:numPr>
          <w:ilvl w:val="0"/>
          <w:numId w:val="31"/>
        </w:numPr>
        <w:tabs>
          <w:tab w:val="left" w:pos="3600"/>
        </w:tabs>
        <w:spacing w:before="0" w:after="0" w:line="276" w:lineRule="auto"/>
      </w:pPr>
      <w:r w:rsidRPr="00A770A9">
        <w:t>Ngày hoàn thành nhiệm vụ:</w:t>
      </w:r>
      <w:r w:rsidRPr="00A770A9">
        <w:tab/>
        <w:t>20/12/20</w:t>
      </w:r>
      <w:r>
        <w:t>xx</w:t>
      </w:r>
      <w:r w:rsidRPr="00A770A9">
        <w:t xml:space="preserve"> </w:t>
      </w:r>
      <w:r w:rsidRPr="00A770A9">
        <w:tab/>
      </w:r>
      <w:r w:rsidRPr="00A770A9">
        <w:tab/>
      </w:r>
    </w:p>
    <w:p w14:paraId="4AB78979" w14:textId="77777777" w:rsidR="000263A0" w:rsidRDefault="000263A0" w:rsidP="000263A0">
      <w:pPr>
        <w:numPr>
          <w:ilvl w:val="0"/>
          <w:numId w:val="31"/>
        </w:numPr>
        <w:tabs>
          <w:tab w:val="left" w:pos="6480"/>
        </w:tabs>
        <w:spacing w:before="0" w:after="0" w:line="276" w:lineRule="auto"/>
      </w:pPr>
      <w:r w:rsidRPr="00A770A9">
        <w:t>Họ và tên người hướng dẫ</w:t>
      </w:r>
      <w:r>
        <w:t xml:space="preserve">n: </w:t>
      </w:r>
      <w:r w:rsidRPr="00A770A9">
        <w:tab/>
        <w:t>Phần hướng dẫn</w:t>
      </w:r>
    </w:p>
    <w:p w14:paraId="7E21B999" w14:textId="35572E35" w:rsidR="000263A0" w:rsidRDefault="00196813" w:rsidP="000263A0">
      <w:pPr>
        <w:tabs>
          <w:tab w:val="left" w:pos="7020"/>
        </w:tabs>
        <w:spacing w:before="0" w:after="0" w:line="276" w:lineRule="auto"/>
      </w:pPr>
      <w:r>
        <w:t>ThS. Nguyễn Khánh Lợi</w:t>
      </w:r>
      <w:r w:rsidR="000263A0" w:rsidRPr="00A770A9">
        <w:t xml:space="preserve">, </w:t>
      </w:r>
    </w:p>
    <w:p w14:paraId="6EDA3032" w14:textId="77777777" w:rsidR="000263A0" w:rsidRDefault="000263A0" w:rsidP="000263A0">
      <w:pPr>
        <w:tabs>
          <w:tab w:val="left" w:pos="7020"/>
        </w:tabs>
        <w:spacing w:before="0" w:after="0" w:line="276" w:lineRule="auto"/>
      </w:pPr>
      <w:r w:rsidRPr="00A770A9">
        <w:t>BM Viễn Thông, Khoa Điện – Điện Tử</w:t>
      </w:r>
      <w:r w:rsidRPr="00A770A9">
        <w:tab/>
        <w:t xml:space="preserve">  100%</w:t>
      </w:r>
    </w:p>
    <w:p w14:paraId="4377D3B1" w14:textId="77777777" w:rsidR="000263A0" w:rsidRDefault="000263A0" w:rsidP="000263A0">
      <w:pPr>
        <w:spacing w:before="0" w:after="0" w:line="276" w:lineRule="auto"/>
      </w:pPr>
      <w:r w:rsidRPr="00A770A9">
        <w:t>Nội dung và yêu cầu LVTN đã được thông qua Bộ Môn.</w:t>
      </w:r>
    </w:p>
    <w:p w14:paraId="67010BEF" w14:textId="77777777" w:rsidR="000263A0" w:rsidRDefault="000263A0" w:rsidP="000263A0">
      <w:pPr>
        <w:spacing w:before="0" w:after="0" w:line="276" w:lineRule="auto"/>
        <w:rPr>
          <w:i/>
        </w:rPr>
      </w:pPr>
    </w:p>
    <w:p w14:paraId="2E33B979" w14:textId="77777777" w:rsidR="000263A0" w:rsidRDefault="000263A0" w:rsidP="000263A0">
      <w:pPr>
        <w:spacing w:before="0" w:after="0" w:line="276" w:lineRule="auto"/>
        <w:rPr>
          <w:i/>
        </w:rPr>
      </w:pPr>
      <w:r>
        <w:rPr>
          <w:i/>
        </w:rPr>
        <w:t xml:space="preserve">     </w:t>
      </w:r>
      <w:r w:rsidRPr="00A770A9">
        <w:rPr>
          <w:i/>
        </w:rPr>
        <w:t>T</w:t>
      </w:r>
      <w:r>
        <w:rPr>
          <w:i/>
        </w:rPr>
        <w:t>P</w:t>
      </w:r>
      <w:r w:rsidRPr="00A770A9">
        <w:rPr>
          <w:i/>
        </w:rPr>
        <w:t xml:space="preserve">.HCM, ngày </w:t>
      </w:r>
      <w:r>
        <w:rPr>
          <w:i/>
        </w:rPr>
        <w:t>xx</w:t>
      </w:r>
      <w:r w:rsidRPr="00A770A9">
        <w:rPr>
          <w:i/>
        </w:rPr>
        <w:t xml:space="preserve"> tháng </w:t>
      </w:r>
      <w:r>
        <w:rPr>
          <w:i/>
        </w:rPr>
        <w:t>xx</w:t>
      </w:r>
      <w:r w:rsidRPr="00A770A9">
        <w:rPr>
          <w:i/>
        </w:rPr>
        <w:t xml:space="preserve"> năm 20</w:t>
      </w:r>
      <w:r>
        <w:rPr>
          <w:i/>
        </w:rPr>
        <w:t>xx</w:t>
      </w:r>
    </w:p>
    <w:p w14:paraId="115F3525" w14:textId="77777777" w:rsidR="000263A0" w:rsidRDefault="000263A0" w:rsidP="000263A0">
      <w:pPr>
        <w:spacing w:before="0" w:after="0" w:line="276" w:lineRule="auto"/>
        <w:rPr>
          <w: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5"/>
        <w:gridCol w:w="4431"/>
      </w:tblGrid>
      <w:tr w:rsidR="000263A0" w:rsidRPr="00F50E9D" w14:paraId="1296BB59" w14:textId="77777777" w:rsidTr="0077309D">
        <w:tc>
          <w:tcPr>
            <w:tcW w:w="4644" w:type="dxa"/>
            <w:vAlign w:val="center"/>
          </w:tcPr>
          <w:p w14:paraId="0C868C49" w14:textId="77777777" w:rsidR="000263A0" w:rsidRPr="00F50E9D" w:rsidRDefault="000263A0" w:rsidP="000263A0">
            <w:pPr>
              <w:spacing w:before="0" w:line="276" w:lineRule="auto"/>
              <w:jc w:val="center"/>
              <w:rPr>
                <w:sz w:val="24"/>
                <w:szCs w:val="24"/>
              </w:rPr>
            </w:pPr>
            <w:r w:rsidRPr="00F50E9D">
              <w:rPr>
                <w:b/>
                <w:sz w:val="24"/>
                <w:szCs w:val="24"/>
              </w:rPr>
              <w:t>CHỦ NHIỆM BỘ MÔN</w:t>
            </w:r>
          </w:p>
        </w:tc>
        <w:tc>
          <w:tcPr>
            <w:tcW w:w="4644" w:type="dxa"/>
            <w:vAlign w:val="center"/>
          </w:tcPr>
          <w:p w14:paraId="20C076B5" w14:textId="77777777" w:rsidR="000263A0" w:rsidRPr="00F50E9D" w:rsidRDefault="000263A0" w:rsidP="000263A0">
            <w:pPr>
              <w:spacing w:before="0" w:line="276" w:lineRule="auto"/>
              <w:jc w:val="center"/>
              <w:rPr>
                <w:sz w:val="24"/>
                <w:szCs w:val="24"/>
              </w:rPr>
            </w:pPr>
            <w:r w:rsidRPr="00F50E9D">
              <w:rPr>
                <w:b/>
                <w:sz w:val="24"/>
                <w:szCs w:val="24"/>
              </w:rPr>
              <w:t>NGƯỜI HƯỚNG DẪN CHÍNH</w:t>
            </w:r>
          </w:p>
        </w:tc>
      </w:tr>
      <w:tr w:rsidR="000263A0" w:rsidRPr="00F50E9D" w14:paraId="02741521" w14:textId="77777777" w:rsidTr="000263A0">
        <w:trPr>
          <w:trHeight w:val="909"/>
        </w:trPr>
        <w:tc>
          <w:tcPr>
            <w:tcW w:w="4644" w:type="dxa"/>
            <w:vAlign w:val="center"/>
          </w:tcPr>
          <w:p w14:paraId="3B9E04A6" w14:textId="77777777" w:rsidR="000263A0" w:rsidRPr="00F50E9D" w:rsidRDefault="000263A0" w:rsidP="000263A0">
            <w:pPr>
              <w:spacing w:before="0" w:line="276" w:lineRule="auto"/>
              <w:jc w:val="center"/>
              <w:rPr>
                <w:sz w:val="24"/>
                <w:szCs w:val="24"/>
              </w:rPr>
            </w:pPr>
          </w:p>
        </w:tc>
        <w:tc>
          <w:tcPr>
            <w:tcW w:w="4644" w:type="dxa"/>
            <w:vAlign w:val="center"/>
          </w:tcPr>
          <w:p w14:paraId="38251A70" w14:textId="77777777" w:rsidR="000263A0" w:rsidRPr="00F50E9D" w:rsidRDefault="000263A0" w:rsidP="000263A0">
            <w:pPr>
              <w:spacing w:before="0" w:line="276" w:lineRule="auto"/>
              <w:jc w:val="center"/>
              <w:rPr>
                <w:sz w:val="24"/>
                <w:szCs w:val="24"/>
              </w:rPr>
            </w:pPr>
          </w:p>
        </w:tc>
      </w:tr>
      <w:tr w:rsidR="000263A0" w:rsidRPr="00F50E9D" w14:paraId="6C22B2DC" w14:textId="77777777" w:rsidTr="0077309D">
        <w:tc>
          <w:tcPr>
            <w:tcW w:w="4644" w:type="dxa"/>
            <w:vAlign w:val="center"/>
          </w:tcPr>
          <w:p w14:paraId="3A5B4FAE" w14:textId="77777777" w:rsidR="000263A0" w:rsidRPr="00F50E9D" w:rsidRDefault="000263A0" w:rsidP="000263A0">
            <w:pPr>
              <w:spacing w:before="0" w:line="276" w:lineRule="auto"/>
              <w:jc w:val="center"/>
              <w:rPr>
                <w:sz w:val="24"/>
                <w:szCs w:val="24"/>
              </w:rPr>
            </w:pPr>
            <w:r w:rsidRPr="00F50E9D">
              <w:rPr>
                <w:sz w:val="24"/>
                <w:szCs w:val="24"/>
              </w:rPr>
              <w:t>Học hàm. Học vị. Họ tên</w:t>
            </w:r>
          </w:p>
        </w:tc>
        <w:tc>
          <w:tcPr>
            <w:tcW w:w="4644" w:type="dxa"/>
            <w:vAlign w:val="center"/>
          </w:tcPr>
          <w:p w14:paraId="5C0CA4FF" w14:textId="38D7F1E1" w:rsidR="000263A0" w:rsidRPr="00F50E9D" w:rsidRDefault="004E0EC1" w:rsidP="000263A0">
            <w:pPr>
              <w:spacing w:before="0" w:line="276" w:lineRule="auto"/>
              <w:jc w:val="center"/>
              <w:rPr>
                <w:sz w:val="24"/>
                <w:szCs w:val="24"/>
              </w:rPr>
            </w:pPr>
            <w:r>
              <w:t>ThS. Nguyễn Khánh Lợi</w:t>
            </w:r>
          </w:p>
        </w:tc>
      </w:tr>
    </w:tbl>
    <w:p w14:paraId="0A34952A" w14:textId="77777777" w:rsidR="000263A0" w:rsidRDefault="000263A0" w:rsidP="000263A0">
      <w:pPr>
        <w:spacing w:before="0" w:after="0" w:line="276" w:lineRule="auto"/>
        <w:rPr>
          <w:b/>
        </w:rPr>
      </w:pPr>
    </w:p>
    <w:p w14:paraId="1E4B2DD3" w14:textId="77777777" w:rsidR="000263A0" w:rsidRDefault="000263A0" w:rsidP="000263A0">
      <w:pPr>
        <w:spacing w:before="0" w:after="0" w:line="276" w:lineRule="auto"/>
        <w:rPr>
          <w:b/>
        </w:rPr>
      </w:pPr>
      <w:r w:rsidRPr="00A770A9">
        <w:rPr>
          <w:b/>
        </w:rPr>
        <w:t>PHẦN DÀNH CHO KHOA, BỘ MÔN:</w:t>
      </w:r>
    </w:p>
    <w:p w14:paraId="4529A8A8" w14:textId="77777777" w:rsidR="000263A0" w:rsidRDefault="000263A0" w:rsidP="000263A0">
      <w:pPr>
        <w:tabs>
          <w:tab w:val="left" w:leader="dot" w:pos="4320"/>
        </w:tabs>
        <w:spacing w:before="0" w:after="0" w:line="276" w:lineRule="auto"/>
      </w:pPr>
      <w:r w:rsidRPr="00A770A9">
        <w:t>Người duyệt (chấm sơ bộ):</w:t>
      </w:r>
      <w:r>
        <w:tab/>
      </w:r>
    </w:p>
    <w:p w14:paraId="6A3806ED" w14:textId="77777777" w:rsidR="000263A0" w:rsidRDefault="000263A0" w:rsidP="000263A0">
      <w:pPr>
        <w:tabs>
          <w:tab w:val="left" w:leader="dot" w:pos="4320"/>
        </w:tabs>
        <w:spacing w:before="0" w:after="0" w:line="276" w:lineRule="auto"/>
      </w:pPr>
      <w:r w:rsidRPr="00A770A9">
        <w:t>Đơn vị:</w:t>
      </w:r>
      <w:r>
        <w:tab/>
      </w:r>
    </w:p>
    <w:p w14:paraId="026EA065" w14:textId="77777777" w:rsidR="000263A0" w:rsidRDefault="000263A0" w:rsidP="000263A0">
      <w:pPr>
        <w:tabs>
          <w:tab w:val="left" w:leader="dot" w:pos="4320"/>
        </w:tabs>
        <w:spacing w:before="0" w:after="0" w:line="276" w:lineRule="auto"/>
      </w:pPr>
      <w:r w:rsidRPr="00A770A9">
        <w:t>Ngày bảo vệ :</w:t>
      </w:r>
      <w:r>
        <w:tab/>
      </w:r>
    </w:p>
    <w:p w14:paraId="690C048D" w14:textId="77777777" w:rsidR="000263A0" w:rsidRDefault="000263A0" w:rsidP="000263A0">
      <w:pPr>
        <w:tabs>
          <w:tab w:val="left" w:leader="dot" w:pos="4320"/>
        </w:tabs>
        <w:spacing w:before="0" w:after="0" w:line="276" w:lineRule="auto"/>
      </w:pPr>
      <w:r w:rsidRPr="00A770A9">
        <w:t>Điểm tổng kết:</w:t>
      </w:r>
      <w:r>
        <w:tab/>
      </w:r>
    </w:p>
    <w:p w14:paraId="0D178878" w14:textId="77777777" w:rsidR="000263A0" w:rsidRDefault="000263A0" w:rsidP="000263A0">
      <w:pPr>
        <w:tabs>
          <w:tab w:val="left" w:leader="dot" w:pos="4320"/>
        </w:tabs>
        <w:spacing w:before="0" w:after="0" w:line="276" w:lineRule="auto"/>
      </w:pPr>
      <w:r>
        <w:t>Nơi lưu trữ luận văn</w:t>
      </w:r>
      <w:r w:rsidRPr="00A770A9">
        <w:t>:</w:t>
      </w:r>
      <w:r>
        <w:tab/>
      </w:r>
    </w:p>
    <w:p w14:paraId="5ADB15A5" w14:textId="77777777" w:rsidR="00AF3F98" w:rsidRDefault="00AF3F98">
      <w:pPr>
        <w:spacing w:before="0" w:line="276" w:lineRule="auto"/>
        <w:jc w:val="left"/>
        <w:rPr>
          <w:rFonts w:eastAsia="Times New Roman"/>
        </w:rPr>
      </w:pPr>
    </w:p>
    <w:p w14:paraId="21DA41AC" w14:textId="77777777" w:rsidR="00463EBC" w:rsidRDefault="00CF7AB2" w:rsidP="000263A0">
      <w:pPr>
        <w:spacing w:before="0" w:line="276" w:lineRule="auto"/>
        <w:jc w:val="left"/>
      </w:pPr>
      <w:r>
        <w:br w:type="page"/>
      </w:r>
    </w:p>
    <w:p w14:paraId="4D161815" w14:textId="77777777" w:rsidR="005B5CBB" w:rsidRDefault="005B5CBB" w:rsidP="00463EBC">
      <w:pPr>
        <w:jc w:val="center"/>
        <w:sectPr w:rsidR="005B5CBB" w:rsidSect="00CF7AB2">
          <w:type w:val="continuous"/>
          <w:pgSz w:w="12240" w:h="15840" w:code="258"/>
          <w:pgMar w:top="1440" w:right="1440" w:bottom="1440" w:left="2160" w:header="720" w:footer="720" w:gutter="0"/>
          <w:pgNumType w:fmt="upperLetter"/>
          <w:cols w:space="720"/>
          <w:docGrid w:linePitch="326"/>
        </w:sectPr>
      </w:pPr>
    </w:p>
    <w:p w14:paraId="63A6CB19" w14:textId="77777777" w:rsidR="0031765F" w:rsidRDefault="0031765F" w:rsidP="00AF3F98">
      <w:pPr>
        <w:pStyle w:val="Heading1"/>
        <w:numPr>
          <w:ilvl w:val="0"/>
          <w:numId w:val="0"/>
        </w:numPr>
        <w:ind w:left="360" w:hanging="360"/>
      </w:pPr>
      <w:bookmarkStart w:id="1" w:name="_Toc2809904"/>
    </w:p>
    <w:p w14:paraId="10CA6663" w14:textId="77777777" w:rsidR="00463EBC" w:rsidRDefault="00A50642" w:rsidP="00AF3F98">
      <w:pPr>
        <w:pStyle w:val="Heading1"/>
        <w:numPr>
          <w:ilvl w:val="0"/>
          <w:numId w:val="0"/>
        </w:numPr>
        <w:ind w:left="360" w:hanging="360"/>
      </w:pPr>
      <w:bookmarkStart w:id="2" w:name="_Toc143557022"/>
      <w:r w:rsidRPr="00A50642">
        <w:t>LỜI CÁM ƠN</w:t>
      </w:r>
      <w:bookmarkEnd w:id="1"/>
      <w:bookmarkEnd w:id="2"/>
      <w:r w:rsidRPr="00A50642">
        <w:t xml:space="preserve"> </w:t>
      </w:r>
    </w:p>
    <w:p w14:paraId="3FC69172" w14:textId="77777777" w:rsidR="00122FE7" w:rsidRDefault="00122FE7" w:rsidP="0069456E">
      <w:pPr>
        <w:ind w:firstLine="720"/>
      </w:pPr>
      <w:r>
        <w:t xml:space="preserve">Lời đầu tiên </w:t>
      </w:r>
      <w:r w:rsidR="0069456E">
        <w:t>nhóm em</w:t>
      </w:r>
      <w:r>
        <w:t xml:space="preserve"> xin được cảm ơn tập thể các thầy cô của trường Đại học Bách Khoa, các thầy cô của khoa Điện – Điện tử và các thầy cô ở bộ môn Viễn thông vì đã tận tình chỉ dạy và trang bị cho </w:t>
      </w:r>
      <w:r w:rsidR="0069456E">
        <w:t>chúng</w:t>
      </w:r>
      <w:r w:rsidR="0069456E">
        <w:rPr>
          <w:lang w:val="vi-VN"/>
        </w:rPr>
        <w:t xml:space="preserve"> </w:t>
      </w:r>
      <w:r w:rsidR="0069456E">
        <w:t>em</w:t>
      </w:r>
      <w:r>
        <w:t xml:space="preserve"> những kiến thức về các môn đại cương cũng như các môn chuyên ngành đề làm nền tảng cho việc thực hiện Đồ án cũng như những kinh nghiệm quý báu để </w:t>
      </w:r>
      <w:r w:rsidR="0069456E">
        <w:t>nhóm em</w:t>
      </w:r>
      <w:r>
        <w:t xml:space="preserve"> vững tin hơn trong môi trường làm việc sau này. </w:t>
      </w:r>
    </w:p>
    <w:p w14:paraId="3FC6A612" w14:textId="77777777" w:rsidR="00122FE7" w:rsidRDefault="00122FE7" w:rsidP="0069456E">
      <w:pPr>
        <w:ind w:firstLine="720"/>
      </w:pPr>
      <w:r>
        <w:t xml:space="preserve">Đặc biệt, </w:t>
      </w:r>
      <w:r w:rsidR="0069456E">
        <w:t>chúng</w:t>
      </w:r>
      <w:r w:rsidR="0069456E">
        <w:rPr>
          <w:lang w:val="vi-VN"/>
        </w:rPr>
        <w:t xml:space="preserve"> </w:t>
      </w:r>
      <w:r w:rsidR="0069456E">
        <w:t>em</w:t>
      </w:r>
      <w:r>
        <w:t xml:space="preserve"> xin chân thành cảm ơn thầy Nguyễn Khánh Lợi, người đã tận tình hướng dẫn, giúp đỡ, định hướng, góp ý và cung cấp ý tưởng cũng như tài liệu tham khảo trong thời gian làm Đồ án.</w:t>
      </w:r>
    </w:p>
    <w:p w14:paraId="42DDCA58" w14:textId="77777777" w:rsidR="00122FE7" w:rsidRDefault="00122FE7" w:rsidP="0069456E">
      <w:pPr>
        <w:ind w:firstLine="720"/>
      </w:pPr>
      <w:r>
        <w:t xml:space="preserve">Vì kiến thức bản thân còn nhiều hạn chế, trong quá trình học tập, hoàn thiện báo cáo này </w:t>
      </w:r>
      <w:r w:rsidR="0069456E">
        <w:t>nhóm em</w:t>
      </w:r>
      <w:r>
        <w:t xml:space="preserve"> không tránh khỏi những sai lầm. </w:t>
      </w:r>
      <w:r w:rsidR="0069456E">
        <w:t>Nhóm em</w:t>
      </w:r>
      <w:r>
        <w:t xml:space="preserve"> rất mong nhận được sự chỉ bảo, đóng góp ý kiến của các thầy cô để </w:t>
      </w:r>
      <w:r w:rsidR="00E44D21">
        <w:t>chúng</w:t>
      </w:r>
      <w:r w:rsidR="00E44D21">
        <w:rPr>
          <w:lang w:val="vi-VN"/>
        </w:rPr>
        <w:t xml:space="preserve"> </w:t>
      </w:r>
      <w:r w:rsidR="0069456E">
        <w:t>em</w:t>
      </w:r>
      <w:r>
        <w:t xml:space="preserve"> có điều kiện bổ sung, nâng cao ý thức của mình, phục vụ tốt hơn công tác thực tế sau này.</w:t>
      </w:r>
    </w:p>
    <w:p w14:paraId="51A86896" w14:textId="77777777" w:rsidR="00A50642" w:rsidRPr="00A50642" w:rsidRDefault="0069456E" w:rsidP="0069456E">
      <w:pPr>
        <w:ind w:firstLine="720"/>
      </w:pPr>
      <w:r>
        <w:t>Nhóm em</w:t>
      </w:r>
      <w:r w:rsidR="00122FE7">
        <w:t xml:space="preserve"> xin chân thành cảm ơn </w:t>
      </w:r>
      <w:r w:rsidR="00A50642" w:rsidRPr="00A50642">
        <w:t>.</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8"/>
      </w:tblGrid>
      <w:tr w:rsidR="00A50642" w:rsidRPr="00A50642" w14:paraId="3F463C1A" w14:textId="77777777" w:rsidTr="00A50642">
        <w:trPr>
          <w:jc w:val="right"/>
        </w:trPr>
        <w:tc>
          <w:tcPr>
            <w:tcW w:w="4878" w:type="dxa"/>
            <w:vAlign w:val="center"/>
          </w:tcPr>
          <w:p w14:paraId="44C11B6F" w14:textId="77777777" w:rsidR="00A50642" w:rsidRPr="00A50642" w:rsidRDefault="00C50DE6" w:rsidP="00A50642">
            <w:pPr>
              <w:spacing w:after="200"/>
              <w:ind w:firstLine="720"/>
              <w:jc w:val="center"/>
              <w:rPr>
                <w:sz w:val="24"/>
                <w:szCs w:val="24"/>
              </w:rPr>
            </w:pPr>
            <w:r>
              <w:rPr>
                <w:sz w:val="24"/>
                <w:szCs w:val="24"/>
              </w:rPr>
              <w:t>TP. HCM, ngày 29, tháng 08 năm 2019</w:t>
            </w:r>
          </w:p>
        </w:tc>
      </w:tr>
      <w:tr w:rsidR="00A50642" w:rsidRPr="00A50642" w14:paraId="3A906ED4" w14:textId="77777777" w:rsidTr="00A50642">
        <w:trPr>
          <w:trHeight w:val="180"/>
          <w:jc w:val="right"/>
        </w:trPr>
        <w:tc>
          <w:tcPr>
            <w:tcW w:w="4878" w:type="dxa"/>
            <w:vAlign w:val="center"/>
          </w:tcPr>
          <w:p w14:paraId="047C95EE" w14:textId="77777777" w:rsidR="00A50642" w:rsidRPr="00A50642" w:rsidRDefault="00A50642" w:rsidP="00A50642">
            <w:pPr>
              <w:spacing w:after="200"/>
              <w:ind w:firstLine="720"/>
              <w:jc w:val="center"/>
              <w:rPr>
                <w:sz w:val="24"/>
                <w:szCs w:val="24"/>
              </w:rPr>
            </w:pPr>
          </w:p>
        </w:tc>
      </w:tr>
      <w:tr w:rsidR="00A50642" w:rsidRPr="00A50642" w14:paraId="46EC78D2" w14:textId="77777777" w:rsidTr="00A50642">
        <w:trPr>
          <w:jc w:val="right"/>
        </w:trPr>
        <w:tc>
          <w:tcPr>
            <w:tcW w:w="4878" w:type="dxa"/>
            <w:vAlign w:val="center"/>
          </w:tcPr>
          <w:p w14:paraId="51F88AAA" w14:textId="77777777" w:rsidR="00A50642" w:rsidRPr="00A50642" w:rsidRDefault="00C50DE6" w:rsidP="00A50642">
            <w:pPr>
              <w:spacing w:after="200"/>
              <w:ind w:firstLine="720"/>
              <w:jc w:val="center"/>
              <w:rPr>
                <w:sz w:val="24"/>
                <w:szCs w:val="24"/>
              </w:rPr>
            </w:pPr>
            <w:r>
              <w:rPr>
                <w:sz w:val="24"/>
                <w:szCs w:val="24"/>
              </w:rPr>
              <w:t>Lý Thùy Phương, Trương Hoàng Việt</w:t>
            </w:r>
          </w:p>
        </w:tc>
      </w:tr>
    </w:tbl>
    <w:p w14:paraId="78E3DAB1" w14:textId="77777777" w:rsidR="00A50642" w:rsidRDefault="00A50642">
      <w:pPr>
        <w:spacing w:before="0" w:line="276" w:lineRule="auto"/>
        <w:jc w:val="left"/>
      </w:pPr>
    </w:p>
    <w:p w14:paraId="5849A04D" w14:textId="77777777" w:rsidR="00A50642" w:rsidRDefault="00A50642">
      <w:pPr>
        <w:spacing w:before="0" w:line="276" w:lineRule="auto"/>
        <w:jc w:val="left"/>
      </w:pPr>
      <w:r>
        <w:br w:type="page"/>
      </w:r>
    </w:p>
    <w:p w14:paraId="1B97884F" w14:textId="77777777" w:rsidR="00A50642" w:rsidRDefault="00A50642">
      <w:pPr>
        <w:spacing w:before="0" w:line="276" w:lineRule="auto"/>
        <w:jc w:val="left"/>
      </w:pPr>
    </w:p>
    <w:p w14:paraId="1F550C7A" w14:textId="77777777" w:rsidR="00A50642" w:rsidRDefault="00A50642" w:rsidP="00A50642">
      <w:pPr>
        <w:pStyle w:val="Heading1"/>
        <w:numPr>
          <w:ilvl w:val="0"/>
          <w:numId w:val="0"/>
        </w:numPr>
        <w:ind w:left="360" w:hanging="360"/>
      </w:pPr>
      <w:bookmarkStart w:id="3" w:name="_Toc2809905"/>
      <w:bookmarkStart w:id="4" w:name="_Toc143557023"/>
      <w:r w:rsidRPr="00A50642">
        <w:t>LỜI CAM ĐOAN</w:t>
      </w:r>
      <w:bookmarkEnd w:id="3"/>
      <w:bookmarkEnd w:id="4"/>
    </w:p>
    <w:p w14:paraId="1CCC6CA1" w14:textId="77777777" w:rsidR="00A50642" w:rsidRPr="00A50642" w:rsidRDefault="00A50642" w:rsidP="00A50642">
      <w:pPr>
        <w:ind w:firstLine="720"/>
      </w:pPr>
      <w:r>
        <w:t xml:space="preserve">Tôi tên: </w:t>
      </w:r>
      <w:r w:rsidR="00C50DE6">
        <w:t xml:space="preserve">Lý Thùy Phương, Trương Hoàng Việt </w:t>
      </w:r>
      <w:r>
        <w:t xml:space="preserve">là sinh viên chuyên ngành Kỹ thuật Điện tử - Truyền thông, khóa </w:t>
      </w:r>
      <w:r w:rsidR="00C50DE6">
        <w:t>2019</w:t>
      </w:r>
      <w:r>
        <w:t>, tại Đại học Quốc gia thành phố Hồ Chí Minh – Trường Đại học Bách Khoa. Tôi xin cam đoan những nội dung sau đều là sự thật: (i) Công trình nghiên cứu này hoàn toàn do chính tôi thực hiện; (ii) Các tài liệu và trích dẫn trong luận văn này được tham khảo từ các nguồn thực tế, có uy tín và độ chính xác cao; (iii) Các số liệu và kết quả của công trình này được tôi tự thực hiện một cách độc lập và trung thực.</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8"/>
      </w:tblGrid>
      <w:tr w:rsidR="00A50642" w:rsidRPr="00A50642" w14:paraId="0CC215A7" w14:textId="77777777" w:rsidTr="0090426B">
        <w:trPr>
          <w:jc w:val="right"/>
        </w:trPr>
        <w:tc>
          <w:tcPr>
            <w:tcW w:w="4878" w:type="dxa"/>
            <w:vAlign w:val="center"/>
          </w:tcPr>
          <w:p w14:paraId="69701AD4" w14:textId="77777777" w:rsidR="00A50642" w:rsidRPr="00A50642" w:rsidRDefault="00C50DE6" w:rsidP="0090426B">
            <w:pPr>
              <w:spacing w:after="200"/>
              <w:ind w:firstLine="720"/>
              <w:jc w:val="center"/>
              <w:rPr>
                <w:sz w:val="24"/>
                <w:szCs w:val="24"/>
              </w:rPr>
            </w:pPr>
            <w:r>
              <w:rPr>
                <w:sz w:val="24"/>
                <w:szCs w:val="24"/>
              </w:rPr>
              <w:t>TP. HCM, ngày 29, tháng 08 năm 2019</w:t>
            </w:r>
          </w:p>
        </w:tc>
      </w:tr>
      <w:tr w:rsidR="00A50642" w:rsidRPr="00A50642" w14:paraId="0CA4F0D4" w14:textId="77777777" w:rsidTr="0090426B">
        <w:trPr>
          <w:trHeight w:val="180"/>
          <w:jc w:val="right"/>
        </w:trPr>
        <w:tc>
          <w:tcPr>
            <w:tcW w:w="4878" w:type="dxa"/>
            <w:vAlign w:val="center"/>
          </w:tcPr>
          <w:p w14:paraId="0CC56AF5" w14:textId="77777777" w:rsidR="00A50642" w:rsidRPr="00A50642" w:rsidRDefault="00A50642" w:rsidP="0090426B">
            <w:pPr>
              <w:spacing w:after="200"/>
              <w:ind w:firstLine="720"/>
              <w:jc w:val="center"/>
              <w:rPr>
                <w:sz w:val="24"/>
                <w:szCs w:val="24"/>
              </w:rPr>
            </w:pPr>
          </w:p>
        </w:tc>
      </w:tr>
      <w:tr w:rsidR="00A50642" w:rsidRPr="00A50642" w14:paraId="58A2061B" w14:textId="77777777" w:rsidTr="0090426B">
        <w:trPr>
          <w:jc w:val="right"/>
        </w:trPr>
        <w:tc>
          <w:tcPr>
            <w:tcW w:w="4878" w:type="dxa"/>
            <w:vAlign w:val="center"/>
          </w:tcPr>
          <w:p w14:paraId="2EB7B4DB" w14:textId="77777777" w:rsidR="00A50642" w:rsidRPr="00A50642" w:rsidRDefault="00C50DE6" w:rsidP="0090426B">
            <w:pPr>
              <w:spacing w:after="200"/>
              <w:ind w:firstLine="720"/>
              <w:jc w:val="center"/>
              <w:rPr>
                <w:sz w:val="24"/>
                <w:szCs w:val="24"/>
              </w:rPr>
            </w:pPr>
            <w:r>
              <w:rPr>
                <w:sz w:val="24"/>
                <w:szCs w:val="24"/>
              </w:rPr>
              <w:t>Lý Thùy Phương, Trương Hoàng Việt</w:t>
            </w:r>
          </w:p>
        </w:tc>
      </w:tr>
    </w:tbl>
    <w:p w14:paraId="5AD11DC3" w14:textId="77777777" w:rsidR="00A50642" w:rsidRDefault="00A50642">
      <w:pPr>
        <w:spacing w:before="0" w:line="276" w:lineRule="auto"/>
        <w:jc w:val="left"/>
      </w:pPr>
    </w:p>
    <w:p w14:paraId="236FA785" w14:textId="77777777" w:rsidR="00A50642" w:rsidRDefault="00A50642">
      <w:pPr>
        <w:spacing w:before="0" w:line="276" w:lineRule="auto"/>
        <w:jc w:val="left"/>
      </w:pPr>
      <w:r>
        <w:br w:type="page"/>
      </w:r>
    </w:p>
    <w:p w14:paraId="0D7A5F74" w14:textId="77777777" w:rsidR="00A50642" w:rsidRDefault="00A50642">
      <w:pPr>
        <w:spacing w:before="0" w:line="276" w:lineRule="auto"/>
        <w:jc w:val="left"/>
      </w:pPr>
    </w:p>
    <w:p w14:paraId="2AAC9938" w14:textId="77777777" w:rsidR="00A50642" w:rsidRDefault="00A50642" w:rsidP="00A50642">
      <w:pPr>
        <w:pStyle w:val="Heading1"/>
        <w:numPr>
          <w:ilvl w:val="0"/>
          <w:numId w:val="0"/>
        </w:numPr>
        <w:ind w:left="360" w:hanging="360"/>
      </w:pPr>
      <w:bookmarkStart w:id="5" w:name="_Toc2809906"/>
      <w:bookmarkStart w:id="6" w:name="_Toc143557024"/>
      <w:r w:rsidRPr="00A50642">
        <w:t>TÓM TẮT LUẬN VĂN</w:t>
      </w:r>
      <w:bookmarkEnd w:id="5"/>
      <w:bookmarkEnd w:id="6"/>
    </w:p>
    <w:p w14:paraId="3A7EB609" w14:textId="77777777" w:rsidR="00A50642" w:rsidRPr="00A50642" w:rsidRDefault="00A50642" w:rsidP="00A50642">
      <w:pPr>
        <w:ind w:firstLine="720"/>
      </w:pPr>
      <w:r>
        <w:t>Tóm tắt luận văn bằng tiếng Việt. Giới hạn trong 1 trang. Nội dung tóm tắt bao gồm: bài toán nghiên cứu (mục tiêu). Phương pháp nghiên cứu. Kết quả nghiên cứu.</w:t>
      </w:r>
    </w:p>
    <w:p w14:paraId="2A1A560E" w14:textId="77777777" w:rsidR="00A50642" w:rsidRDefault="00A50642">
      <w:pPr>
        <w:spacing w:before="0" w:line="276" w:lineRule="auto"/>
        <w:jc w:val="left"/>
      </w:pPr>
    </w:p>
    <w:p w14:paraId="4F64284F" w14:textId="77777777" w:rsidR="00A50642" w:rsidRDefault="00A50642">
      <w:pPr>
        <w:spacing w:before="0" w:line="276" w:lineRule="auto"/>
        <w:jc w:val="left"/>
      </w:pPr>
      <w:r>
        <w:br w:type="page"/>
      </w:r>
    </w:p>
    <w:p w14:paraId="506B34A4" w14:textId="77777777" w:rsidR="00A50642" w:rsidRDefault="00A50642">
      <w:pPr>
        <w:spacing w:before="0" w:line="276" w:lineRule="auto"/>
        <w:jc w:val="left"/>
      </w:pPr>
    </w:p>
    <w:p w14:paraId="3BCF5E88" w14:textId="77777777" w:rsidR="00A50642" w:rsidRDefault="00A50642" w:rsidP="00A50642">
      <w:pPr>
        <w:pStyle w:val="Heading1"/>
        <w:numPr>
          <w:ilvl w:val="0"/>
          <w:numId w:val="0"/>
        </w:numPr>
        <w:ind w:left="360" w:hanging="360"/>
      </w:pPr>
      <w:bookmarkStart w:id="7" w:name="_Toc2809907"/>
      <w:bookmarkStart w:id="8" w:name="_Toc143557025"/>
      <w:r>
        <w:t>ABSTRACT</w:t>
      </w:r>
      <w:bookmarkEnd w:id="7"/>
      <w:bookmarkEnd w:id="8"/>
    </w:p>
    <w:p w14:paraId="1D6A50EA" w14:textId="77777777" w:rsidR="00A50642" w:rsidRPr="00A50642" w:rsidRDefault="00A50642" w:rsidP="00A50642">
      <w:pPr>
        <w:ind w:firstLine="720"/>
      </w:pPr>
      <w:r>
        <w:t>Tóm tắt luận văn bằng tiếng Anh. Giới hạn trong 1 trang. Nội dung tóm tắt bao gồm: bài toán nghiên cứu (mục tiêu). Phương pháp nghiên cứu. Kết quả nghiên cứu.</w:t>
      </w:r>
    </w:p>
    <w:p w14:paraId="12AEDBC1" w14:textId="77777777" w:rsidR="00A50642" w:rsidRDefault="00A50642">
      <w:pPr>
        <w:spacing w:before="0" w:line="276" w:lineRule="auto"/>
        <w:jc w:val="left"/>
      </w:pPr>
    </w:p>
    <w:p w14:paraId="59313E2C" w14:textId="77777777" w:rsidR="00A50642" w:rsidRDefault="00A50642">
      <w:pPr>
        <w:spacing w:before="0" w:line="276" w:lineRule="auto"/>
        <w:jc w:val="left"/>
      </w:pPr>
      <w:r>
        <w:br w:type="page"/>
      </w:r>
    </w:p>
    <w:p w14:paraId="512B0DA0" w14:textId="77777777" w:rsidR="00CF7AB2" w:rsidRDefault="00CF7AB2" w:rsidP="00CF7AB2">
      <w:pPr>
        <w:jc w:val="center"/>
      </w:pPr>
    </w:p>
    <w:p w14:paraId="7BB6A5B0" w14:textId="77777777" w:rsidR="00AF3F98" w:rsidRPr="0077309D" w:rsidRDefault="0090426B" w:rsidP="0077309D">
      <w:pPr>
        <w:keepLines/>
        <w:tabs>
          <w:tab w:val="left" w:pos="1080"/>
          <w:tab w:val="right" w:pos="8520"/>
        </w:tabs>
        <w:spacing w:before="0" w:after="480" w:line="240" w:lineRule="auto"/>
        <w:jc w:val="right"/>
        <w:rPr>
          <w:b/>
          <w:sz w:val="32"/>
          <w:szCs w:val="32"/>
        </w:rPr>
      </w:pPr>
      <w:r w:rsidRPr="0077309D">
        <w:rPr>
          <w:b/>
          <w:sz w:val="32"/>
          <w:szCs w:val="32"/>
        </w:rPr>
        <w:t>MỤC LỤC</w:t>
      </w:r>
    </w:p>
    <w:p w14:paraId="6EA7E1DB" w14:textId="720783F0" w:rsidR="0029294E" w:rsidRDefault="00384C5F">
      <w:pPr>
        <w:pStyle w:val="TOC1"/>
        <w:rPr>
          <w:rFonts w:asciiTheme="minorHAnsi" w:eastAsiaTheme="minorEastAsia" w:hAnsiTheme="minorHAnsi" w:cstheme="minorBidi"/>
          <w:b w:val="0"/>
          <w:bCs w:val="0"/>
          <w:noProof/>
          <w:kern w:val="2"/>
          <w:sz w:val="22"/>
          <w:szCs w:val="22"/>
          <w14:ligatures w14:val="standardContextual"/>
        </w:rPr>
      </w:pPr>
      <w:r>
        <w:rPr>
          <w:caps/>
          <w:u w:val="single"/>
        </w:rPr>
        <w:fldChar w:fldCharType="begin"/>
      </w:r>
      <w:r w:rsidR="0077309D">
        <w:rPr>
          <w:caps/>
          <w:u w:val="single"/>
        </w:rPr>
        <w:instrText xml:space="preserve"> TOC \o "1-3" \h \z \u </w:instrText>
      </w:r>
      <w:r>
        <w:rPr>
          <w:caps/>
          <w:u w:val="single"/>
        </w:rPr>
        <w:fldChar w:fldCharType="separate"/>
      </w:r>
      <w:hyperlink w:anchor="_Toc143557022" w:history="1">
        <w:r w:rsidR="0029294E" w:rsidRPr="00F92308">
          <w:rPr>
            <w:rStyle w:val="Hyperlink"/>
            <w:noProof/>
          </w:rPr>
          <w:t>LỜI CÁM ƠN</w:t>
        </w:r>
        <w:r w:rsidR="0029294E">
          <w:rPr>
            <w:noProof/>
            <w:webHidden/>
          </w:rPr>
          <w:tab/>
        </w:r>
        <w:r w:rsidR="0029294E">
          <w:rPr>
            <w:noProof/>
            <w:webHidden/>
          </w:rPr>
          <w:fldChar w:fldCharType="begin"/>
        </w:r>
        <w:r w:rsidR="0029294E">
          <w:rPr>
            <w:noProof/>
            <w:webHidden/>
          </w:rPr>
          <w:instrText xml:space="preserve"> PAGEREF _Toc143557022 \h </w:instrText>
        </w:r>
        <w:r w:rsidR="0029294E">
          <w:rPr>
            <w:noProof/>
            <w:webHidden/>
          </w:rPr>
        </w:r>
        <w:r w:rsidR="0029294E">
          <w:rPr>
            <w:noProof/>
            <w:webHidden/>
          </w:rPr>
          <w:fldChar w:fldCharType="separate"/>
        </w:r>
        <w:r w:rsidR="0029294E">
          <w:rPr>
            <w:noProof/>
            <w:webHidden/>
          </w:rPr>
          <w:t>i</w:t>
        </w:r>
        <w:r w:rsidR="0029294E">
          <w:rPr>
            <w:noProof/>
            <w:webHidden/>
          </w:rPr>
          <w:fldChar w:fldCharType="end"/>
        </w:r>
      </w:hyperlink>
    </w:p>
    <w:p w14:paraId="39909415" w14:textId="2415B27C" w:rsidR="0029294E" w:rsidRDefault="00000000">
      <w:pPr>
        <w:pStyle w:val="TOC1"/>
        <w:rPr>
          <w:rFonts w:asciiTheme="minorHAnsi" w:eastAsiaTheme="minorEastAsia" w:hAnsiTheme="minorHAnsi" w:cstheme="minorBidi"/>
          <w:b w:val="0"/>
          <w:bCs w:val="0"/>
          <w:noProof/>
          <w:kern w:val="2"/>
          <w:sz w:val="22"/>
          <w:szCs w:val="22"/>
          <w14:ligatures w14:val="standardContextual"/>
        </w:rPr>
      </w:pPr>
      <w:hyperlink w:anchor="_Toc143557023" w:history="1">
        <w:r w:rsidR="0029294E" w:rsidRPr="00F92308">
          <w:rPr>
            <w:rStyle w:val="Hyperlink"/>
            <w:noProof/>
          </w:rPr>
          <w:t>LỜI CAM ĐOAN</w:t>
        </w:r>
        <w:r w:rsidR="0029294E">
          <w:rPr>
            <w:noProof/>
            <w:webHidden/>
          </w:rPr>
          <w:tab/>
        </w:r>
        <w:r w:rsidR="0029294E">
          <w:rPr>
            <w:noProof/>
            <w:webHidden/>
          </w:rPr>
          <w:fldChar w:fldCharType="begin"/>
        </w:r>
        <w:r w:rsidR="0029294E">
          <w:rPr>
            <w:noProof/>
            <w:webHidden/>
          </w:rPr>
          <w:instrText xml:space="preserve"> PAGEREF _Toc143557023 \h </w:instrText>
        </w:r>
        <w:r w:rsidR="0029294E">
          <w:rPr>
            <w:noProof/>
            <w:webHidden/>
          </w:rPr>
        </w:r>
        <w:r w:rsidR="0029294E">
          <w:rPr>
            <w:noProof/>
            <w:webHidden/>
          </w:rPr>
          <w:fldChar w:fldCharType="separate"/>
        </w:r>
        <w:r w:rsidR="0029294E">
          <w:rPr>
            <w:noProof/>
            <w:webHidden/>
          </w:rPr>
          <w:t>ii</w:t>
        </w:r>
        <w:r w:rsidR="0029294E">
          <w:rPr>
            <w:noProof/>
            <w:webHidden/>
          </w:rPr>
          <w:fldChar w:fldCharType="end"/>
        </w:r>
      </w:hyperlink>
    </w:p>
    <w:p w14:paraId="7A8DB77A" w14:textId="64E7434D" w:rsidR="0029294E" w:rsidRDefault="00000000">
      <w:pPr>
        <w:pStyle w:val="TOC1"/>
        <w:rPr>
          <w:rFonts w:asciiTheme="minorHAnsi" w:eastAsiaTheme="minorEastAsia" w:hAnsiTheme="minorHAnsi" w:cstheme="minorBidi"/>
          <w:b w:val="0"/>
          <w:bCs w:val="0"/>
          <w:noProof/>
          <w:kern w:val="2"/>
          <w:sz w:val="22"/>
          <w:szCs w:val="22"/>
          <w14:ligatures w14:val="standardContextual"/>
        </w:rPr>
      </w:pPr>
      <w:hyperlink w:anchor="_Toc143557024" w:history="1">
        <w:r w:rsidR="0029294E" w:rsidRPr="00F92308">
          <w:rPr>
            <w:rStyle w:val="Hyperlink"/>
            <w:noProof/>
          </w:rPr>
          <w:t>TÓM TẮT LUẬN VĂN</w:t>
        </w:r>
        <w:r w:rsidR="0029294E">
          <w:rPr>
            <w:noProof/>
            <w:webHidden/>
          </w:rPr>
          <w:tab/>
        </w:r>
        <w:r w:rsidR="0029294E">
          <w:rPr>
            <w:noProof/>
            <w:webHidden/>
          </w:rPr>
          <w:fldChar w:fldCharType="begin"/>
        </w:r>
        <w:r w:rsidR="0029294E">
          <w:rPr>
            <w:noProof/>
            <w:webHidden/>
          </w:rPr>
          <w:instrText xml:space="preserve"> PAGEREF _Toc143557024 \h </w:instrText>
        </w:r>
        <w:r w:rsidR="0029294E">
          <w:rPr>
            <w:noProof/>
            <w:webHidden/>
          </w:rPr>
        </w:r>
        <w:r w:rsidR="0029294E">
          <w:rPr>
            <w:noProof/>
            <w:webHidden/>
          </w:rPr>
          <w:fldChar w:fldCharType="separate"/>
        </w:r>
        <w:r w:rsidR="0029294E">
          <w:rPr>
            <w:noProof/>
            <w:webHidden/>
          </w:rPr>
          <w:t>iii</w:t>
        </w:r>
        <w:r w:rsidR="0029294E">
          <w:rPr>
            <w:noProof/>
            <w:webHidden/>
          </w:rPr>
          <w:fldChar w:fldCharType="end"/>
        </w:r>
      </w:hyperlink>
    </w:p>
    <w:p w14:paraId="29C4B8F6" w14:textId="32F1A61C" w:rsidR="0029294E" w:rsidRDefault="00000000">
      <w:pPr>
        <w:pStyle w:val="TOC1"/>
        <w:rPr>
          <w:rFonts w:asciiTheme="minorHAnsi" w:eastAsiaTheme="minorEastAsia" w:hAnsiTheme="minorHAnsi" w:cstheme="minorBidi"/>
          <w:b w:val="0"/>
          <w:bCs w:val="0"/>
          <w:noProof/>
          <w:kern w:val="2"/>
          <w:sz w:val="22"/>
          <w:szCs w:val="22"/>
          <w14:ligatures w14:val="standardContextual"/>
        </w:rPr>
      </w:pPr>
      <w:hyperlink w:anchor="_Toc143557025" w:history="1">
        <w:r w:rsidR="0029294E" w:rsidRPr="00F92308">
          <w:rPr>
            <w:rStyle w:val="Hyperlink"/>
            <w:noProof/>
          </w:rPr>
          <w:t>ABSTRACT</w:t>
        </w:r>
        <w:r w:rsidR="0029294E">
          <w:rPr>
            <w:noProof/>
            <w:webHidden/>
          </w:rPr>
          <w:tab/>
        </w:r>
        <w:r w:rsidR="0029294E">
          <w:rPr>
            <w:noProof/>
            <w:webHidden/>
          </w:rPr>
          <w:fldChar w:fldCharType="begin"/>
        </w:r>
        <w:r w:rsidR="0029294E">
          <w:rPr>
            <w:noProof/>
            <w:webHidden/>
          </w:rPr>
          <w:instrText xml:space="preserve"> PAGEREF _Toc143557025 \h </w:instrText>
        </w:r>
        <w:r w:rsidR="0029294E">
          <w:rPr>
            <w:noProof/>
            <w:webHidden/>
          </w:rPr>
        </w:r>
        <w:r w:rsidR="0029294E">
          <w:rPr>
            <w:noProof/>
            <w:webHidden/>
          </w:rPr>
          <w:fldChar w:fldCharType="separate"/>
        </w:r>
        <w:r w:rsidR="0029294E">
          <w:rPr>
            <w:noProof/>
            <w:webHidden/>
          </w:rPr>
          <w:t>iv</w:t>
        </w:r>
        <w:r w:rsidR="0029294E">
          <w:rPr>
            <w:noProof/>
            <w:webHidden/>
          </w:rPr>
          <w:fldChar w:fldCharType="end"/>
        </w:r>
      </w:hyperlink>
    </w:p>
    <w:p w14:paraId="7AF86FBC" w14:textId="73399EF0" w:rsidR="0029294E" w:rsidRDefault="00000000">
      <w:pPr>
        <w:pStyle w:val="TOC1"/>
        <w:rPr>
          <w:rFonts w:asciiTheme="minorHAnsi" w:eastAsiaTheme="minorEastAsia" w:hAnsiTheme="minorHAnsi" w:cstheme="minorBidi"/>
          <w:b w:val="0"/>
          <w:bCs w:val="0"/>
          <w:noProof/>
          <w:kern w:val="2"/>
          <w:sz w:val="22"/>
          <w:szCs w:val="22"/>
          <w14:ligatures w14:val="standardContextual"/>
        </w:rPr>
      </w:pPr>
      <w:hyperlink w:anchor="_Toc143557026" w:history="1">
        <w:r w:rsidR="0029294E" w:rsidRPr="00F92308">
          <w:rPr>
            <w:rStyle w:val="Hyperlink"/>
            <w:noProof/>
          </w:rPr>
          <w:t>DANH SÁCH BẢNG</w:t>
        </w:r>
        <w:r w:rsidR="0029294E">
          <w:rPr>
            <w:noProof/>
            <w:webHidden/>
          </w:rPr>
          <w:tab/>
        </w:r>
        <w:r w:rsidR="0029294E">
          <w:rPr>
            <w:noProof/>
            <w:webHidden/>
          </w:rPr>
          <w:fldChar w:fldCharType="begin"/>
        </w:r>
        <w:r w:rsidR="0029294E">
          <w:rPr>
            <w:noProof/>
            <w:webHidden/>
          </w:rPr>
          <w:instrText xml:space="preserve"> PAGEREF _Toc143557026 \h </w:instrText>
        </w:r>
        <w:r w:rsidR="0029294E">
          <w:rPr>
            <w:noProof/>
            <w:webHidden/>
          </w:rPr>
        </w:r>
        <w:r w:rsidR="0029294E">
          <w:rPr>
            <w:noProof/>
            <w:webHidden/>
          </w:rPr>
          <w:fldChar w:fldCharType="separate"/>
        </w:r>
        <w:r w:rsidR="0029294E">
          <w:rPr>
            <w:noProof/>
            <w:webHidden/>
          </w:rPr>
          <w:t>vii</w:t>
        </w:r>
        <w:r w:rsidR="0029294E">
          <w:rPr>
            <w:noProof/>
            <w:webHidden/>
          </w:rPr>
          <w:fldChar w:fldCharType="end"/>
        </w:r>
      </w:hyperlink>
    </w:p>
    <w:p w14:paraId="27E36C3F" w14:textId="7B202F8A" w:rsidR="0029294E" w:rsidRDefault="00000000">
      <w:pPr>
        <w:pStyle w:val="TOC1"/>
        <w:rPr>
          <w:rFonts w:asciiTheme="minorHAnsi" w:eastAsiaTheme="minorEastAsia" w:hAnsiTheme="minorHAnsi" w:cstheme="minorBidi"/>
          <w:b w:val="0"/>
          <w:bCs w:val="0"/>
          <w:noProof/>
          <w:kern w:val="2"/>
          <w:sz w:val="22"/>
          <w:szCs w:val="22"/>
          <w14:ligatures w14:val="standardContextual"/>
        </w:rPr>
      </w:pPr>
      <w:hyperlink w:anchor="_Toc143557027" w:history="1">
        <w:r w:rsidR="0029294E" w:rsidRPr="00F92308">
          <w:rPr>
            <w:rStyle w:val="Hyperlink"/>
            <w:noProof/>
          </w:rPr>
          <w:t>DANH SÁCH HÌNH VẼ</w:t>
        </w:r>
        <w:r w:rsidR="0029294E">
          <w:rPr>
            <w:noProof/>
            <w:webHidden/>
          </w:rPr>
          <w:tab/>
        </w:r>
        <w:r w:rsidR="0029294E">
          <w:rPr>
            <w:noProof/>
            <w:webHidden/>
          </w:rPr>
          <w:fldChar w:fldCharType="begin"/>
        </w:r>
        <w:r w:rsidR="0029294E">
          <w:rPr>
            <w:noProof/>
            <w:webHidden/>
          </w:rPr>
          <w:instrText xml:space="preserve"> PAGEREF _Toc143557027 \h </w:instrText>
        </w:r>
        <w:r w:rsidR="0029294E">
          <w:rPr>
            <w:noProof/>
            <w:webHidden/>
          </w:rPr>
        </w:r>
        <w:r w:rsidR="0029294E">
          <w:rPr>
            <w:noProof/>
            <w:webHidden/>
          </w:rPr>
          <w:fldChar w:fldCharType="separate"/>
        </w:r>
        <w:r w:rsidR="0029294E">
          <w:rPr>
            <w:noProof/>
            <w:webHidden/>
          </w:rPr>
          <w:t>viii</w:t>
        </w:r>
        <w:r w:rsidR="0029294E">
          <w:rPr>
            <w:noProof/>
            <w:webHidden/>
          </w:rPr>
          <w:fldChar w:fldCharType="end"/>
        </w:r>
      </w:hyperlink>
    </w:p>
    <w:p w14:paraId="5ABC648F" w14:textId="2A271B5C" w:rsidR="0029294E" w:rsidRDefault="00000000">
      <w:pPr>
        <w:pStyle w:val="TOC1"/>
        <w:rPr>
          <w:rFonts w:asciiTheme="minorHAnsi" w:eastAsiaTheme="minorEastAsia" w:hAnsiTheme="minorHAnsi" w:cstheme="minorBidi"/>
          <w:b w:val="0"/>
          <w:bCs w:val="0"/>
          <w:noProof/>
          <w:kern w:val="2"/>
          <w:sz w:val="22"/>
          <w:szCs w:val="22"/>
          <w14:ligatures w14:val="standardContextual"/>
        </w:rPr>
      </w:pPr>
      <w:hyperlink w:anchor="_Toc143557028" w:history="1">
        <w:r w:rsidR="0029294E" w:rsidRPr="00F92308">
          <w:rPr>
            <w:rStyle w:val="Hyperlink"/>
            <w:noProof/>
          </w:rPr>
          <w:t>DANH SÁCH TỪ VIẾT TẮT</w:t>
        </w:r>
        <w:r w:rsidR="0029294E">
          <w:rPr>
            <w:noProof/>
            <w:webHidden/>
          </w:rPr>
          <w:tab/>
        </w:r>
        <w:r w:rsidR="0029294E">
          <w:rPr>
            <w:noProof/>
            <w:webHidden/>
          </w:rPr>
          <w:fldChar w:fldCharType="begin"/>
        </w:r>
        <w:r w:rsidR="0029294E">
          <w:rPr>
            <w:noProof/>
            <w:webHidden/>
          </w:rPr>
          <w:instrText xml:space="preserve"> PAGEREF _Toc143557028 \h </w:instrText>
        </w:r>
        <w:r w:rsidR="0029294E">
          <w:rPr>
            <w:noProof/>
            <w:webHidden/>
          </w:rPr>
        </w:r>
        <w:r w:rsidR="0029294E">
          <w:rPr>
            <w:noProof/>
            <w:webHidden/>
          </w:rPr>
          <w:fldChar w:fldCharType="separate"/>
        </w:r>
        <w:r w:rsidR="0029294E">
          <w:rPr>
            <w:noProof/>
            <w:webHidden/>
          </w:rPr>
          <w:t>ix</w:t>
        </w:r>
        <w:r w:rsidR="0029294E">
          <w:rPr>
            <w:noProof/>
            <w:webHidden/>
          </w:rPr>
          <w:fldChar w:fldCharType="end"/>
        </w:r>
      </w:hyperlink>
    </w:p>
    <w:p w14:paraId="086A9A38" w14:textId="3C6B99EA" w:rsidR="0029294E" w:rsidRDefault="00000000">
      <w:pPr>
        <w:pStyle w:val="TOC1"/>
        <w:tabs>
          <w:tab w:val="left" w:pos="1680"/>
        </w:tabs>
        <w:rPr>
          <w:rFonts w:asciiTheme="minorHAnsi" w:eastAsiaTheme="minorEastAsia" w:hAnsiTheme="minorHAnsi" w:cstheme="minorBidi"/>
          <w:b w:val="0"/>
          <w:bCs w:val="0"/>
          <w:noProof/>
          <w:kern w:val="2"/>
          <w:sz w:val="22"/>
          <w:szCs w:val="22"/>
          <w14:ligatures w14:val="standardContextual"/>
        </w:rPr>
      </w:pPr>
      <w:hyperlink w:anchor="_Toc143557029" w:history="1">
        <w:r w:rsidR="0029294E" w:rsidRPr="00F92308">
          <w:rPr>
            <w:rStyle w:val="Hyperlink"/>
            <w:noProof/>
          </w:rPr>
          <w:t>CHƯƠNG 1.</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GIỚI THIỆU</w:t>
        </w:r>
        <w:r w:rsidR="0029294E">
          <w:rPr>
            <w:noProof/>
            <w:webHidden/>
          </w:rPr>
          <w:tab/>
        </w:r>
        <w:r w:rsidR="0029294E">
          <w:rPr>
            <w:noProof/>
            <w:webHidden/>
          </w:rPr>
          <w:fldChar w:fldCharType="begin"/>
        </w:r>
        <w:r w:rsidR="0029294E">
          <w:rPr>
            <w:noProof/>
            <w:webHidden/>
          </w:rPr>
          <w:instrText xml:space="preserve"> PAGEREF _Toc143557029 \h </w:instrText>
        </w:r>
        <w:r w:rsidR="0029294E">
          <w:rPr>
            <w:noProof/>
            <w:webHidden/>
          </w:rPr>
        </w:r>
        <w:r w:rsidR="0029294E">
          <w:rPr>
            <w:noProof/>
            <w:webHidden/>
          </w:rPr>
          <w:fldChar w:fldCharType="separate"/>
        </w:r>
        <w:r w:rsidR="0029294E">
          <w:rPr>
            <w:noProof/>
            <w:webHidden/>
          </w:rPr>
          <w:t>1</w:t>
        </w:r>
        <w:r w:rsidR="0029294E">
          <w:rPr>
            <w:noProof/>
            <w:webHidden/>
          </w:rPr>
          <w:fldChar w:fldCharType="end"/>
        </w:r>
      </w:hyperlink>
    </w:p>
    <w:p w14:paraId="7CAB08C4" w14:textId="2F0C2B65"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30" w:history="1">
        <w:r w:rsidR="0029294E" w:rsidRPr="00F92308">
          <w:rPr>
            <w:rStyle w:val="Hyperlink"/>
            <w:noProof/>
          </w:rPr>
          <w:t>1.1</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Đặt vấn đề</w:t>
        </w:r>
        <w:r w:rsidR="0029294E">
          <w:rPr>
            <w:noProof/>
            <w:webHidden/>
          </w:rPr>
          <w:tab/>
        </w:r>
        <w:r w:rsidR="0029294E">
          <w:rPr>
            <w:noProof/>
            <w:webHidden/>
          </w:rPr>
          <w:fldChar w:fldCharType="begin"/>
        </w:r>
        <w:r w:rsidR="0029294E">
          <w:rPr>
            <w:noProof/>
            <w:webHidden/>
          </w:rPr>
          <w:instrText xml:space="preserve"> PAGEREF _Toc143557030 \h </w:instrText>
        </w:r>
        <w:r w:rsidR="0029294E">
          <w:rPr>
            <w:noProof/>
            <w:webHidden/>
          </w:rPr>
        </w:r>
        <w:r w:rsidR="0029294E">
          <w:rPr>
            <w:noProof/>
            <w:webHidden/>
          </w:rPr>
          <w:fldChar w:fldCharType="separate"/>
        </w:r>
        <w:r w:rsidR="0029294E">
          <w:rPr>
            <w:noProof/>
            <w:webHidden/>
          </w:rPr>
          <w:t>1</w:t>
        </w:r>
        <w:r w:rsidR="0029294E">
          <w:rPr>
            <w:noProof/>
            <w:webHidden/>
          </w:rPr>
          <w:fldChar w:fldCharType="end"/>
        </w:r>
      </w:hyperlink>
    </w:p>
    <w:p w14:paraId="487C50C5" w14:textId="104A1E50"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31" w:history="1">
        <w:r w:rsidR="0029294E" w:rsidRPr="00F92308">
          <w:rPr>
            <w:rStyle w:val="Hyperlink"/>
            <w:noProof/>
          </w:rPr>
          <w:t>1.2</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Phạm vi và phương pháp nghiên cứu</w:t>
        </w:r>
        <w:r w:rsidR="0029294E">
          <w:rPr>
            <w:noProof/>
            <w:webHidden/>
          </w:rPr>
          <w:tab/>
        </w:r>
        <w:r w:rsidR="0029294E">
          <w:rPr>
            <w:noProof/>
            <w:webHidden/>
          </w:rPr>
          <w:fldChar w:fldCharType="begin"/>
        </w:r>
        <w:r w:rsidR="0029294E">
          <w:rPr>
            <w:noProof/>
            <w:webHidden/>
          </w:rPr>
          <w:instrText xml:space="preserve"> PAGEREF _Toc143557031 \h </w:instrText>
        </w:r>
        <w:r w:rsidR="0029294E">
          <w:rPr>
            <w:noProof/>
            <w:webHidden/>
          </w:rPr>
        </w:r>
        <w:r w:rsidR="0029294E">
          <w:rPr>
            <w:noProof/>
            <w:webHidden/>
          </w:rPr>
          <w:fldChar w:fldCharType="separate"/>
        </w:r>
        <w:r w:rsidR="0029294E">
          <w:rPr>
            <w:noProof/>
            <w:webHidden/>
          </w:rPr>
          <w:t>2</w:t>
        </w:r>
        <w:r w:rsidR="0029294E">
          <w:rPr>
            <w:noProof/>
            <w:webHidden/>
          </w:rPr>
          <w:fldChar w:fldCharType="end"/>
        </w:r>
      </w:hyperlink>
    </w:p>
    <w:p w14:paraId="64338249" w14:textId="558B04AD" w:rsidR="0029294E" w:rsidRDefault="00000000">
      <w:pPr>
        <w:pStyle w:val="TOC3"/>
        <w:rPr>
          <w:rFonts w:asciiTheme="minorHAnsi" w:eastAsiaTheme="minorEastAsia" w:hAnsiTheme="minorHAnsi" w:cstheme="minorBidi"/>
          <w:kern w:val="2"/>
          <w:sz w:val="22"/>
          <w:szCs w:val="22"/>
          <w14:ligatures w14:val="standardContextual"/>
        </w:rPr>
      </w:pPr>
      <w:hyperlink w:anchor="_Toc143557032" w:history="1">
        <w:r w:rsidR="0029294E" w:rsidRPr="00F92308">
          <w:rPr>
            <w:rStyle w:val="Hyperlink"/>
          </w:rPr>
          <w:t>1.2.1</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Phạm vi nghiên cứu</w:t>
        </w:r>
        <w:r w:rsidR="0029294E">
          <w:rPr>
            <w:webHidden/>
          </w:rPr>
          <w:tab/>
        </w:r>
        <w:r w:rsidR="0029294E">
          <w:rPr>
            <w:webHidden/>
          </w:rPr>
          <w:fldChar w:fldCharType="begin"/>
        </w:r>
        <w:r w:rsidR="0029294E">
          <w:rPr>
            <w:webHidden/>
          </w:rPr>
          <w:instrText xml:space="preserve"> PAGEREF _Toc143557032 \h </w:instrText>
        </w:r>
        <w:r w:rsidR="0029294E">
          <w:rPr>
            <w:webHidden/>
          </w:rPr>
        </w:r>
        <w:r w:rsidR="0029294E">
          <w:rPr>
            <w:webHidden/>
          </w:rPr>
          <w:fldChar w:fldCharType="separate"/>
        </w:r>
        <w:r w:rsidR="0029294E">
          <w:rPr>
            <w:webHidden/>
          </w:rPr>
          <w:t>2</w:t>
        </w:r>
        <w:r w:rsidR="0029294E">
          <w:rPr>
            <w:webHidden/>
          </w:rPr>
          <w:fldChar w:fldCharType="end"/>
        </w:r>
      </w:hyperlink>
    </w:p>
    <w:p w14:paraId="271A19DD" w14:textId="66640D2E" w:rsidR="0029294E" w:rsidRDefault="00000000">
      <w:pPr>
        <w:pStyle w:val="TOC3"/>
        <w:rPr>
          <w:rFonts w:asciiTheme="minorHAnsi" w:eastAsiaTheme="minorEastAsia" w:hAnsiTheme="minorHAnsi" w:cstheme="minorBidi"/>
          <w:kern w:val="2"/>
          <w:sz w:val="22"/>
          <w:szCs w:val="22"/>
          <w14:ligatures w14:val="standardContextual"/>
        </w:rPr>
      </w:pPr>
      <w:hyperlink w:anchor="_Toc143557033" w:history="1">
        <w:r w:rsidR="0029294E" w:rsidRPr="00F92308">
          <w:rPr>
            <w:rStyle w:val="Hyperlink"/>
          </w:rPr>
          <w:t>1.2.2</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Phương pháp nghiên cứu</w:t>
        </w:r>
        <w:r w:rsidR="0029294E">
          <w:rPr>
            <w:webHidden/>
          </w:rPr>
          <w:tab/>
        </w:r>
        <w:r w:rsidR="0029294E">
          <w:rPr>
            <w:webHidden/>
          </w:rPr>
          <w:fldChar w:fldCharType="begin"/>
        </w:r>
        <w:r w:rsidR="0029294E">
          <w:rPr>
            <w:webHidden/>
          </w:rPr>
          <w:instrText xml:space="preserve"> PAGEREF _Toc143557033 \h </w:instrText>
        </w:r>
        <w:r w:rsidR="0029294E">
          <w:rPr>
            <w:webHidden/>
          </w:rPr>
        </w:r>
        <w:r w:rsidR="0029294E">
          <w:rPr>
            <w:webHidden/>
          </w:rPr>
          <w:fldChar w:fldCharType="separate"/>
        </w:r>
        <w:r w:rsidR="0029294E">
          <w:rPr>
            <w:webHidden/>
          </w:rPr>
          <w:t>3</w:t>
        </w:r>
        <w:r w:rsidR="0029294E">
          <w:rPr>
            <w:webHidden/>
          </w:rPr>
          <w:fldChar w:fldCharType="end"/>
        </w:r>
      </w:hyperlink>
    </w:p>
    <w:p w14:paraId="2F5F09FB" w14:textId="7081D7BE"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34" w:history="1">
        <w:r w:rsidR="0029294E" w:rsidRPr="00F92308">
          <w:rPr>
            <w:rStyle w:val="Hyperlink"/>
            <w:noProof/>
          </w:rPr>
          <w:t>1.3</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Các đóng góp của luận văn</w:t>
        </w:r>
        <w:r w:rsidR="0029294E">
          <w:rPr>
            <w:noProof/>
            <w:webHidden/>
          </w:rPr>
          <w:tab/>
        </w:r>
        <w:r w:rsidR="0029294E">
          <w:rPr>
            <w:noProof/>
            <w:webHidden/>
          </w:rPr>
          <w:fldChar w:fldCharType="begin"/>
        </w:r>
        <w:r w:rsidR="0029294E">
          <w:rPr>
            <w:noProof/>
            <w:webHidden/>
          </w:rPr>
          <w:instrText xml:space="preserve"> PAGEREF _Toc143557034 \h </w:instrText>
        </w:r>
        <w:r w:rsidR="0029294E">
          <w:rPr>
            <w:noProof/>
            <w:webHidden/>
          </w:rPr>
        </w:r>
        <w:r w:rsidR="0029294E">
          <w:rPr>
            <w:noProof/>
            <w:webHidden/>
          </w:rPr>
          <w:fldChar w:fldCharType="separate"/>
        </w:r>
        <w:r w:rsidR="0029294E">
          <w:rPr>
            <w:noProof/>
            <w:webHidden/>
          </w:rPr>
          <w:t>3</w:t>
        </w:r>
        <w:r w:rsidR="0029294E">
          <w:rPr>
            <w:noProof/>
            <w:webHidden/>
          </w:rPr>
          <w:fldChar w:fldCharType="end"/>
        </w:r>
      </w:hyperlink>
    </w:p>
    <w:p w14:paraId="6C0E9BBA" w14:textId="551EAB34" w:rsidR="0029294E" w:rsidRDefault="00000000">
      <w:pPr>
        <w:pStyle w:val="TOC1"/>
        <w:tabs>
          <w:tab w:val="left" w:pos="1680"/>
        </w:tabs>
        <w:rPr>
          <w:rFonts w:asciiTheme="minorHAnsi" w:eastAsiaTheme="minorEastAsia" w:hAnsiTheme="minorHAnsi" w:cstheme="minorBidi"/>
          <w:b w:val="0"/>
          <w:bCs w:val="0"/>
          <w:noProof/>
          <w:kern w:val="2"/>
          <w:sz w:val="22"/>
          <w:szCs w:val="22"/>
          <w14:ligatures w14:val="standardContextual"/>
        </w:rPr>
      </w:pPr>
      <w:hyperlink w:anchor="_Toc143557035" w:history="1">
        <w:r w:rsidR="0029294E" w:rsidRPr="00F92308">
          <w:rPr>
            <w:rStyle w:val="Hyperlink"/>
            <w:noProof/>
            <w:lang w:val="vi-VN"/>
          </w:rPr>
          <w:t>CHƯƠNG 2.</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CƠ</w:t>
        </w:r>
        <w:r w:rsidR="0029294E" w:rsidRPr="00F92308">
          <w:rPr>
            <w:rStyle w:val="Hyperlink"/>
            <w:noProof/>
            <w:lang w:val="vi-VN"/>
          </w:rPr>
          <w:t xml:space="preserve"> SỞ LÝ THUYẾT</w:t>
        </w:r>
        <w:r w:rsidR="0029294E">
          <w:rPr>
            <w:noProof/>
            <w:webHidden/>
          </w:rPr>
          <w:tab/>
        </w:r>
        <w:r w:rsidR="0029294E">
          <w:rPr>
            <w:noProof/>
            <w:webHidden/>
          </w:rPr>
          <w:fldChar w:fldCharType="begin"/>
        </w:r>
        <w:r w:rsidR="0029294E">
          <w:rPr>
            <w:noProof/>
            <w:webHidden/>
          </w:rPr>
          <w:instrText xml:space="preserve"> PAGEREF _Toc143557035 \h </w:instrText>
        </w:r>
        <w:r w:rsidR="0029294E">
          <w:rPr>
            <w:noProof/>
            <w:webHidden/>
          </w:rPr>
        </w:r>
        <w:r w:rsidR="0029294E">
          <w:rPr>
            <w:noProof/>
            <w:webHidden/>
          </w:rPr>
          <w:fldChar w:fldCharType="separate"/>
        </w:r>
        <w:r w:rsidR="0029294E">
          <w:rPr>
            <w:noProof/>
            <w:webHidden/>
          </w:rPr>
          <w:t>5</w:t>
        </w:r>
        <w:r w:rsidR="0029294E">
          <w:rPr>
            <w:noProof/>
            <w:webHidden/>
          </w:rPr>
          <w:fldChar w:fldCharType="end"/>
        </w:r>
      </w:hyperlink>
    </w:p>
    <w:p w14:paraId="07791B98" w14:textId="759C83E9"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36" w:history="1">
        <w:r w:rsidR="0029294E" w:rsidRPr="00F92308">
          <w:rPr>
            <w:rStyle w:val="Hyperlink"/>
            <w:noProof/>
            <w:lang w:val="vi-VN"/>
          </w:rPr>
          <w:t>2.1</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lang w:val="vi-VN"/>
          </w:rPr>
          <w:t>Chatbot và ứng dụng</w:t>
        </w:r>
        <w:r w:rsidR="0029294E">
          <w:rPr>
            <w:noProof/>
            <w:webHidden/>
          </w:rPr>
          <w:tab/>
        </w:r>
        <w:r w:rsidR="0029294E">
          <w:rPr>
            <w:noProof/>
            <w:webHidden/>
          </w:rPr>
          <w:fldChar w:fldCharType="begin"/>
        </w:r>
        <w:r w:rsidR="0029294E">
          <w:rPr>
            <w:noProof/>
            <w:webHidden/>
          </w:rPr>
          <w:instrText xml:space="preserve"> PAGEREF _Toc143557036 \h </w:instrText>
        </w:r>
        <w:r w:rsidR="0029294E">
          <w:rPr>
            <w:noProof/>
            <w:webHidden/>
          </w:rPr>
        </w:r>
        <w:r w:rsidR="0029294E">
          <w:rPr>
            <w:noProof/>
            <w:webHidden/>
          </w:rPr>
          <w:fldChar w:fldCharType="separate"/>
        </w:r>
        <w:r w:rsidR="0029294E">
          <w:rPr>
            <w:noProof/>
            <w:webHidden/>
          </w:rPr>
          <w:t>5</w:t>
        </w:r>
        <w:r w:rsidR="0029294E">
          <w:rPr>
            <w:noProof/>
            <w:webHidden/>
          </w:rPr>
          <w:fldChar w:fldCharType="end"/>
        </w:r>
      </w:hyperlink>
    </w:p>
    <w:p w14:paraId="4C2454C9" w14:textId="58924307" w:rsidR="0029294E" w:rsidRDefault="00000000">
      <w:pPr>
        <w:pStyle w:val="TOC3"/>
        <w:rPr>
          <w:rFonts w:asciiTheme="minorHAnsi" w:eastAsiaTheme="minorEastAsia" w:hAnsiTheme="minorHAnsi" w:cstheme="minorBidi"/>
          <w:kern w:val="2"/>
          <w:sz w:val="22"/>
          <w:szCs w:val="22"/>
          <w14:ligatures w14:val="standardContextual"/>
        </w:rPr>
      </w:pPr>
      <w:hyperlink w:anchor="_Toc143557037" w:history="1">
        <w:r w:rsidR="0029294E" w:rsidRPr="00F92308">
          <w:rPr>
            <w:rStyle w:val="Hyperlink"/>
          </w:rPr>
          <w:t>2.1.1</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Khái niệm về Chatbot</w:t>
        </w:r>
        <w:r w:rsidR="0029294E">
          <w:rPr>
            <w:webHidden/>
          </w:rPr>
          <w:tab/>
        </w:r>
        <w:r w:rsidR="0029294E">
          <w:rPr>
            <w:webHidden/>
          </w:rPr>
          <w:fldChar w:fldCharType="begin"/>
        </w:r>
        <w:r w:rsidR="0029294E">
          <w:rPr>
            <w:webHidden/>
          </w:rPr>
          <w:instrText xml:space="preserve"> PAGEREF _Toc143557037 \h </w:instrText>
        </w:r>
        <w:r w:rsidR="0029294E">
          <w:rPr>
            <w:webHidden/>
          </w:rPr>
        </w:r>
        <w:r w:rsidR="0029294E">
          <w:rPr>
            <w:webHidden/>
          </w:rPr>
          <w:fldChar w:fldCharType="separate"/>
        </w:r>
        <w:r w:rsidR="0029294E">
          <w:rPr>
            <w:webHidden/>
          </w:rPr>
          <w:t>5</w:t>
        </w:r>
        <w:r w:rsidR="0029294E">
          <w:rPr>
            <w:webHidden/>
          </w:rPr>
          <w:fldChar w:fldCharType="end"/>
        </w:r>
      </w:hyperlink>
    </w:p>
    <w:p w14:paraId="28D57033" w14:textId="579DA20D" w:rsidR="0029294E" w:rsidRDefault="00000000">
      <w:pPr>
        <w:pStyle w:val="TOC3"/>
        <w:rPr>
          <w:rFonts w:asciiTheme="minorHAnsi" w:eastAsiaTheme="minorEastAsia" w:hAnsiTheme="minorHAnsi" w:cstheme="minorBidi"/>
          <w:kern w:val="2"/>
          <w:sz w:val="22"/>
          <w:szCs w:val="22"/>
          <w14:ligatures w14:val="standardContextual"/>
        </w:rPr>
      </w:pPr>
      <w:hyperlink w:anchor="_Toc143557038" w:history="1">
        <w:r w:rsidR="0029294E" w:rsidRPr="00F92308">
          <w:rPr>
            <w:rStyle w:val="Hyperlink"/>
          </w:rPr>
          <w:t>2.1.2</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Một số ứng dụng của Chatbot</w:t>
        </w:r>
        <w:r w:rsidR="0029294E">
          <w:rPr>
            <w:webHidden/>
          </w:rPr>
          <w:tab/>
        </w:r>
        <w:r w:rsidR="0029294E">
          <w:rPr>
            <w:webHidden/>
          </w:rPr>
          <w:fldChar w:fldCharType="begin"/>
        </w:r>
        <w:r w:rsidR="0029294E">
          <w:rPr>
            <w:webHidden/>
          </w:rPr>
          <w:instrText xml:space="preserve"> PAGEREF _Toc143557038 \h </w:instrText>
        </w:r>
        <w:r w:rsidR="0029294E">
          <w:rPr>
            <w:webHidden/>
          </w:rPr>
        </w:r>
        <w:r w:rsidR="0029294E">
          <w:rPr>
            <w:webHidden/>
          </w:rPr>
          <w:fldChar w:fldCharType="separate"/>
        </w:r>
        <w:r w:rsidR="0029294E">
          <w:rPr>
            <w:webHidden/>
          </w:rPr>
          <w:t>6</w:t>
        </w:r>
        <w:r w:rsidR="0029294E">
          <w:rPr>
            <w:webHidden/>
          </w:rPr>
          <w:fldChar w:fldCharType="end"/>
        </w:r>
      </w:hyperlink>
    </w:p>
    <w:p w14:paraId="1F3E0B74" w14:textId="51C5DCFB"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39" w:history="1">
        <w:r w:rsidR="0029294E" w:rsidRPr="00F92308">
          <w:rPr>
            <w:rStyle w:val="Hyperlink"/>
            <w:noProof/>
            <w:lang w:val="vi-VN"/>
          </w:rPr>
          <w:t>2.2</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lang w:val="vi-VN"/>
          </w:rPr>
          <w:t>Cơ sở lý thuyết về GPT</w:t>
        </w:r>
        <w:r w:rsidR="0029294E">
          <w:rPr>
            <w:noProof/>
            <w:webHidden/>
          </w:rPr>
          <w:tab/>
        </w:r>
        <w:r w:rsidR="0029294E">
          <w:rPr>
            <w:noProof/>
            <w:webHidden/>
          </w:rPr>
          <w:fldChar w:fldCharType="begin"/>
        </w:r>
        <w:r w:rsidR="0029294E">
          <w:rPr>
            <w:noProof/>
            <w:webHidden/>
          </w:rPr>
          <w:instrText xml:space="preserve"> PAGEREF _Toc143557039 \h </w:instrText>
        </w:r>
        <w:r w:rsidR="0029294E">
          <w:rPr>
            <w:noProof/>
            <w:webHidden/>
          </w:rPr>
        </w:r>
        <w:r w:rsidR="0029294E">
          <w:rPr>
            <w:noProof/>
            <w:webHidden/>
          </w:rPr>
          <w:fldChar w:fldCharType="separate"/>
        </w:r>
        <w:r w:rsidR="0029294E">
          <w:rPr>
            <w:noProof/>
            <w:webHidden/>
          </w:rPr>
          <w:t>8</w:t>
        </w:r>
        <w:r w:rsidR="0029294E">
          <w:rPr>
            <w:noProof/>
            <w:webHidden/>
          </w:rPr>
          <w:fldChar w:fldCharType="end"/>
        </w:r>
      </w:hyperlink>
    </w:p>
    <w:p w14:paraId="2A4A1A16" w14:textId="1DD582C5" w:rsidR="0029294E" w:rsidRDefault="00000000">
      <w:pPr>
        <w:pStyle w:val="TOC3"/>
        <w:rPr>
          <w:rFonts w:asciiTheme="minorHAnsi" w:eastAsiaTheme="minorEastAsia" w:hAnsiTheme="minorHAnsi" w:cstheme="minorBidi"/>
          <w:kern w:val="2"/>
          <w:sz w:val="22"/>
          <w:szCs w:val="22"/>
          <w14:ligatures w14:val="standardContextual"/>
        </w:rPr>
      </w:pPr>
      <w:hyperlink w:anchor="_Toc143557040" w:history="1">
        <w:r w:rsidR="0029294E" w:rsidRPr="00F92308">
          <w:rPr>
            <w:rStyle w:val="Hyperlink"/>
          </w:rPr>
          <w:t>2.2.1</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GPT - Generative Pre-trained Transformer</w:t>
        </w:r>
        <w:r w:rsidR="0029294E">
          <w:rPr>
            <w:webHidden/>
          </w:rPr>
          <w:tab/>
        </w:r>
        <w:r w:rsidR="0029294E">
          <w:rPr>
            <w:webHidden/>
          </w:rPr>
          <w:fldChar w:fldCharType="begin"/>
        </w:r>
        <w:r w:rsidR="0029294E">
          <w:rPr>
            <w:webHidden/>
          </w:rPr>
          <w:instrText xml:space="preserve"> PAGEREF _Toc143557040 \h </w:instrText>
        </w:r>
        <w:r w:rsidR="0029294E">
          <w:rPr>
            <w:webHidden/>
          </w:rPr>
        </w:r>
        <w:r w:rsidR="0029294E">
          <w:rPr>
            <w:webHidden/>
          </w:rPr>
          <w:fldChar w:fldCharType="separate"/>
        </w:r>
        <w:r w:rsidR="0029294E">
          <w:rPr>
            <w:webHidden/>
          </w:rPr>
          <w:t>8</w:t>
        </w:r>
        <w:r w:rsidR="0029294E">
          <w:rPr>
            <w:webHidden/>
          </w:rPr>
          <w:fldChar w:fldCharType="end"/>
        </w:r>
      </w:hyperlink>
    </w:p>
    <w:p w14:paraId="77D799A0" w14:textId="36845B68" w:rsidR="0029294E" w:rsidRDefault="00000000">
      <w:pPr>
        <w:pStyle w:val="TOC3"/>
        <w:rPr>
          <w:rFonts w:asciiTheme="minorHAnsi" w:eastAsiaTheme="minorEastAsia" w:hAnsiTheme="minorHAnsi" w:cstheme="minorBidi"/>
          <w:kern w:val="2"/>
          <w:sz w:val="22"/>
          <w:szCs w:val="22"/>
          <w14:ligatures w14:val="standardContextual"/>
        </w:rPr>
      </w:pPr>
      <w:hyperlink w:anchor="_Toc143557041" w:history="1">
        <w:r w:rsidR="0029294E" w:rsidRPr="00F92308">
          <w:rPr>
            <w:rStyle w:val="Hyperlink"/>
          </w:rPr>
          <w:t>2.2.2</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GPT và Mô Hình Transformer</w:t>
        </w:r>
        <w:r w:rsidR="0029294E">
          <w:rPr>
            <w:webHidden/>
          </w:rPr>
          <w:tab/>
        </w:r>
        <w:r w:rsidR="0029294E">
          <w:rPr>
            <w:webHidden/>
          </w:rPr>
          <w:fldChar w:fldCharType="begin"/>
        </w:r>
        <w:r w:rsidR="0029294E">
          <w:rPr>
            <w:webHidden/>
          </w:rPr>
          <w:instrText xml:space="preserve"> PAGEREF _Toc143557041 \h </w:instrText>
        </w:r>
        <w:r w:rsidR="0029294E">
          <w:rPr>
            <w:webHidden/>
          </w:rPr>
        </w:r>
        <w:r w:rsidR="0029294E">
          <w:rPr>
            <w:webHidden/>
          </w:rPr>
          <w:fldChar w:fldCharType="separate"/>
        </w:r>
        <w:r w:rsidR="0029294E">
          <w:rPr>
            <w:webHidden/>
          </w:rPr>
          <w:t>9</w:t>
        </w:r>
        <w:r w:rsidR="0029294E">
          <w:rPr>
            <w:webHidden/>
          </w:rPr>
          <w:fldChar w:fldCharType="end"/>
        </w:r>
      </w:hyperlink>
    </w:p>
    <w:p w14:paraId="252D94F3" w14:textId="7ED2411E"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42" w:history="1">
        <w:r w:rsidR="0029294E" w:rsidRPr="00F92308">
          <w:rPr>
            <w:rStyle w:val="Hyperlink"/>
            <w:noProof/>
            <w:lang w:val="vi-VN"/>
          </w:rPr>
          <w:t>2.3</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lang w:val="en-GB"/>
          </w:rPr>
          <w:t>Một</w:t>
        </w:r>
        <w:r w:rsidR="0029294E" w:rsidRPr="00F92308">
          <w:rPr>
            <w:rStyle w:val="Hyperlink"/>
            <w:noProof/>
            <w:lang w:val="vi-VN"/>
          </w:rPr>
          <w:t xml:space="preserve"> số kỹ thuật embedding word</w:t>
        </w:r>
        <w:r w:rsidR="0029294E">
          <w:rPr>
            <w:noProof/>
            <w:webHidden/>
          </w:rPr>
          <w:tab/>
        </w:r>
        <w:r w:rsidR="0029294E">
          <w:rPr>
            <w:noProof/>
            <w:webHidden/>
          </w:rPr>
          <w:fldChar w:fldCharType="begin"/>
        </w:r>
        <w:r w:rsidR="0029294E">
          <w:rPr>
            <w:noProof/>
            <w:webHidden/>
          </w:rPr>
          <w:instrText xml:space="preserve"> PAGEREF _Toc143557042 \h </w:instrText>
        </w:r>
        <w:r w:rsidR="0029294E">
          <w:rPr>
            <w:noProof/>
            <w:webHidden/>
          </w:rPr>
        </w:r>
        <w:r w:rsidR="0029294E">
          <w:rPr>
            <w:noProof/>
            <w:webHidden/>
          </w:rPr>
          <w:fldChar w:fldCharType="separate"/>
        </w:r>
        <w:r w:rsidR="0029294E">
          <w:rPr>
            <w:noProof/>
            <w:webHidden/>
          </w:rPr>
          <w:t>11</w:t>
        </w:r>
        <w:r w:rsidR="0029294E">
          <w:rPr>
            <w:noProof/>
            <w:webHidden/>
          </w:rPr>
          <w:fldChar w:fldCharType="end"/>
        </w:r>
      </w:hyperlink>
    </w:p>
    <w:p w14:paraId="60B7F1A3" w14:textId="00D2F202" w:rsidR="0029294E" w:rsidRDefault="00000000">
      <w:pPr>
        <w:pStyle w:val="TOC3"/>
        <w:rPr>
          <w:rFonts w:asciiTheme="minorHAnsi" w:eastAsiaTheme="minorEastAsia" w:hAnsiTheme="minorHAnsi" w:cstheme="minorBidi"/>
          <w:kern w:val="2"/>
          <w:sz w:val="22"/>
          <w:szCs w:val="22"/>
          <w14:ligatures w14:val="standardContextual"/>
        </w:rPr>
      </w:pPr>
      <w:hyperlink w:anchor="_Toc143557043" w:history="1">
        <w:r w:rsidR="0029294E" w:rsidRPr="00F92308">
          <w:rPr>
            <w:rStyle w:val="Hyperlink"/>
          </w:rPr>
          <w:t>2.3.1</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Sentence-BERT</w:t>
        </w:r>
        <w:r w:rsidR="0029294E">
          <w:rPr>
            <w:webHidden/>
          </w:rPr>
          <w:tab/>
        </w:r>
        <w:r w:rsidR="0029294E">
          <w:rPr>
            <w:webHidden/>
          </w:rPr>
          <w:fldChar w:fldCharType="begin"/>
        </w:r>
        <w:r w:rsidR="0029294E">
          <w:rPr>
            <w:webHidden/>
          </w:rPr>
          <w:instrText xml:space="preserve"> PAGEREF _Toc143557043 \h </w:instrText>
        </w:r>
        <w:r w:rsidR="0029294E">
          <w:rPr>
            <w:webHidden/>
          </w:rPr>
        </w:r>
        <w:r w:rsidR="0029294E">
          <w:rPr>
            <w:webHidden/>
          </w:rPr>
          <w:fldChar w:fldCharType="separate"/>
        </w:r>
        <w:r w:rsidR="0029294E">
          <w:rPr>
            <w:webHidden/>
          </w:rPr>
          <w:t>13</w:t>
        </w:r>
        <w:r w:rsidR="0029294E">
          <w:rPr>
            <w:webHidden/>
          </w:rPr>
          <w:fldChar w:fldCharType="end"/>
        </w:r>
      </w:hyperlink>
    </w:p>
    <w:p w14:paraId="0BBDDF5F" w14:textId="5B508912" w:rsidR="0029294E" w:rsidRDefault="00000000">
      <w:pPr>
        <w:pStyle w:val="TOC3"/>
        <w:rPr>
          <w:rFonts w:asciiTheme="minorHAnsi" w:eastAsiaTheme="minorEastAsia" w:hAnsiTheme="minorHAnsi" w:cstheme="minorBidi"/>
          <w:kern w:val="2"/>
          <w:sz w:val="22"/>
          <w:szCs w:val="22"/>
          <w14:ligatures w14:val="standardContextual"/>
        </w:rPr>
      </w:pPr>
      <w:hyperlink w:anchor="_Toc143557044" w:history="1">
        <w:r w:rsidR="0029294E" w:rsidRPr="00F92308">
          <w:rPr>
            <w:rStyle w:val="Hyperlink"/>
          </w:rPr>
          <w:t>2.3.2</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OpenAI</w:t>
        </w:r>
        <w:r w:rsidR="0029294E">
          <w:rPr>
            <w:webHidden/>
          </w:rPr>
          <w:tab/>
        </w:r>
        <w:r w:rsidR="0029294E">
          <w:rPr>
            <w:webHidden/>
          </w:rPr>
          <w:fldChar w:fldCharType="begin"/>
        </w:r>
        <w:r w:rsidR="0029294E">
          <w:rPr>
            <w:webHidden/>
          </w:rPr>
          <w:instrText xml:space="preserve"> PAGEREF _Toc143557044 \h </w:instrText>
        </w:r>
        <w:r w:rsidR="0029294E">
          <w:rPr>
            <w:webHidden/>
          </w:rPr>
        </w:r>
        <w:r w:rsidR="0029294E">
          <w:rPr>
            <w:webHidden/>
          </w:rPr>
          <w:fldChar w:fldCharType="separate"/>
        </w:r>
        <w:r w:rsidR="0029294E">
          <w:rPr>
            <w:webHidden/>
          </w:rPr>
          <w:t>14</w:t>
        </w:r>
        <w:r w:rsidR="0029294E">
          <w:rPr>
            <w:webHidden/>
          </w:rPr>
          <w:fldChar w:fldCharType="end"/>
        </w:r>
      </w:hyperlink>
    </w:p>
    <w:p w14:paraId="0E2EFB3C" w14:textId="3226C939"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45" w:history="1">
        <w:r w:rsidR="0029294E" w:rsidRPr="00F92308">
          <w:rPr>
            <w:rStyle w:val="Hyperlink"/>
            <w:noProof/>
            <w:lang w:val="vi-VN"/>
          </w:rPr>
          <w:t>2.4</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lang w:val="en-GB"/>
          </w:rPr>
          <w:t>Một</w:t>
        </w:r>
        <w:r w:rsidR="0029294E" w:rsidRPr="00F92308">
          <w:rPr>
            <w:rStyle w:val="Hyperlink"/>
            <w:noProof/>
            <w:lang w:val="vi-VN"/>
          </w:rPr>
          <w:t xml:space="preserve"> số thư viện sử dụng</w:t>
        </w:r>
        <w:r w:rsidR="0029294E">
          <w:rPr>
            <w:noProof/>
            <w:webHidden/>
          </w:rPr>
          <w:tab/>
        </w:r>
        <w:r w:rsidR="0029294E">
          <w:rPr>
            <w:noProof/>
            <w:webHidden/>
          </w:rPr>
          <w:fldChar w:fldCharType="begin"/>
        </w:r>
        <w:r w:rsidR="0029294E">
          <w:rPr>
            <w:noProof/>
            <w:webHidden/>
          </w:rPr>
          <w:instrText xml:space="preserve"> PAGEREF _Toc143557045 \h </w:instrText>
        </w:r>
        <w:r w:rsidR="0029294E">
          <w:rPr>
            <w:noProof/>
            <w:webHidden/>
          </w:rPr>
        </w:r>
        <w:r w:rsidR="0029294E">
          <w:rPr>
            <w:noProof/>
            <w:webHidden/>
          </w:rPr>
          <w:fldChar w:fldCharType="separate"/>
        </w:r>
        <w:r w:rsidR="0029294E">
          <w:rPr>
            <w:noProof/>
            <w:webHidden/>
          </w:rPr>
          <w:t>14</w:t>
        </w:r>
        <w:r w:rsidR="0029294E">
          <w:rPr>
            <w:noProof/>
            <w:webHidden/>
          </w:rPr>
          <w:fldChar w:fldCharType="end"/>
        </w:r>
      </w:hyperlink>
    </w:p>
    <w:p w14:paraId="3B68D75B" w14:textId="3FF64DAD" w:rsidR="0029294E" w:rsidRDefault="00000000">
      <w:pPr>
        <w:pStyle w:val="TOC3"/>
        <w:rPr>
          <w:rFonts w:asciiTheme="minorHAnsi" w:eastAsiaTheme="minorEastAsia" w:hAnsiTheme="minorHAnsi" w:cstheme="minorBidi"/>
          <w:kern w:val="2"/>
          <w:sz w:val="22"/>
          <w:szCs w:val="22"/>
          <w14:ligatures w14:val="standardContextual"/>
        </w:rPr>
      </w:pPr>
      <w:hyperlink w:anchor="_Toc143557046" w:history="1">
        <w:r w:rsidR="0029294E" w:rsidRPr="00F92308">
          <w:rPr>
            <w:rStyle w:val="Hyperlink"/>
          </w:rPr>
          <w:t>2.4.1</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Streamlit</w:t>
        </w:r>
        <w:r w:rsidR="0029294E" w:rsidRPr="00F92308">
          <w:rPr>
            <w:rStyle w:val="Hyperlink"/>
            <w:lang w:val="vi-VN"/>
          </w:rPr>
          <w:t xml:space="preserve"> – build API</w:t>
        </w:r>
        <w:r w:rsidR="0029294E">
          <w:rPr>
            <w:webHidden/>
          </w:rPr>
          <w:tab/>
        </w:r>
        <w:r w:rsidR="0029294E">
          <w:rPr>
            <w:webHidden/>
          </w:rPr>
          <w:fldChar w:fldCharType="begin"/>
        </w:r>
        <w:r w:rsidR="0029294E">
          <w:rPr>
            <w:webHidden/>
          </w:rPr>
          <w:instrText xml:space="preserve"> PAGEREF _Toc143557046 \h </w:instrText>
        </w:r>
        <w:r w:rsidR="0029294E">
          <w:rPr>
            <w:webHidden/>
          </w:rPr>
        </w:r>
        <w:r w:rsidR="0029294E">
          <w:rPr>
            <w:webHidden/>
          </w:rPr>
          <w:fldChar w:fldCharType="separate"/>
        </w:r>
        <w:r w:rsidR="0029294E">
          <w:rPr>
            <w:webHidden/>
          </w:rPr>
          <w:t>14</w:t>
        </w:r>
        <w:r w:rsidR="0029294E">
          <w:rPr>
            <w:webHidden/>
          </w:rPr>
          <w:fldChar w:fldCharType="end"/>
        </w:r>
      </w:hyperlink>
    </w:p>
    <w:p w14:paraId="401A9E7E" w14:textId="4165D679" w:rsidR="0029294E" w:rsidRDefault="00000000">
      <w:pPr>
        <w:pStyle w:val="TOC3"/>
        <w:rPr>
          <w:rFonts w:asciiTheme="minorHAnsi" w:eastAsiaTheme="minorEastAsia" w:hAnsiTheme="minorHAnsi" w:cstheme="minorBidi"/>
          <w:kern w:val="2"/>
          <w:sz w:val="22"/>
          <w:szCs w:val="22"/>
          <w14:ligatures w14:val="standardContextual"/>
        </w:rPr>
      </w:pPr>
      <w:hyperlink w:anchor="_Toc143557047" w:history="1">
        <w:r w:rsidR="0029294E" w:rsidRPr="00F92308">
          <w:rPr>
            <w:rStyle w:val="Hyperlink"/>
            <w:lang w:val="vi-VN"/>
          </w:rPr>
          <w:t>2.4.2</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Fitz</w:t>
        </w:r>
        <w:r w:rsidR="0029294E" w:rsidRPr="00F92308">
          <w:rPr>
            <w:rStyle w:val="Hyperlink"/>
            <w:lang w:val="vi-VN"/>
          </w:rPr>
          <w:t xml:space="preserve"> – tương tác với PDF</w:t>
        </w:r>
        <w:r w:rsidR="0029294E">
          <w:rPr>
            <w:webHidden/>
          </w:rPr>
          <w:tab/>
        </w:r>
        <w:r w:rsidR="0029294E">
          <w:rPr>
            <w:webHidden/>
          </w:rPr>
          <w:fldChar w:fldCharType="begin"/>
        </w:r>
        <w:r w:rsidR="0029294E">
          <w:rPr>
            <w:webHidden/>
          </w:rPr>
          <w:instrText xml:space="preserve"> PAGEREF _Toc143557047 \h </w:instrText>
        </w:r>
        <w:r w:rsidR="0029294E">
          <w:rPr>
            <w:webHidden/>
          </w:rPr>
        </w:r>
        <w:r w:rsidR="0029294E">
          <w:rPr>
            <w:webHidden/>
          </w:rPr>
          <w:fldChar w:fldCharType="separate"/>
        </w:r>
        <w:r w:rsidR="0029294E">
          <w:rPr>
            <w:webHidden/>
          </w:rPr>
          <w:t>14</w:t>
        </w:r>
        <w:r w:rsidR="0029294E">
          <w:rPr>
            <w:webHidden/>
          </w:rPr>
          <w:fldChar w:fldCharType="end"/>
        </w:r>
      </w:hyperlink>
    </w:p>
    <w:p w14:paraId="583F18D8" w14:textId="0EC05F1A" w:rsidR="0029294E" w:rsidRDefault="00000000">
      <w:pPr>
        <w:pStyle w:val="TOC1"/>
        <w:tabs>
          <w:tab w:val="left" w:pos="1680"/>
        </w:tabs>
        <w:rPr>
          <w:rFonts w:asciiTheme="minorHAnsi" w:eastAsiaTheme="minorEastAsia" w:hAnsiTheme="minorHAnsi" w:cstheme="minorBidi"/>
          <w:b w:val="0"/>
          <w:bCs w:val="0"/>
          <w:noProof/>
          <w:kern w:val="2"/>
          <w:sz w:val="22"/>
          <w:szCs w:val="22"/>
          <w14:ligatures w14:val="standardContextual"/>
        </w:rPr>
      </w:pPr>
      <w:hyperlink w:anchor="_Toc143557048" w:history="1">
        <w:r w:rsidR="0029294E" w:rsidRPr="00F92308">
          <w:rPr>
            <w:rStyle w:val="Hyperlink"/>
            <w:noProof/>
          </w:rPr>
          <w:t>CHƯƠNG 3.</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KẾT QUẢ VÀ PHÂN TÍCH</w:t>
        </w:r>
        <w:r w:rsidR="0029294E">
          <w:rPr>
            <w:noProof/>
            <w:webHidden/>
          </w:rPr>
          <w:tab/>
        </w:r>
        <w:r w:rsidR="0029294E">
          <w:rPr>
            <w:noProof/>
            <w:webHidden/>
          </w:rPr>
          <w:fldChar w:fldCharType="begin"/>
        </w:r>
        <w:r w:rsidR="0029294E">
          <w:rPr>
            <w:noProof/>
            <w:webHidden/>
          </w:rPr>
          <w:instrText xml:space="preserve"> PAGEREF _Toc143557048 \h </w:instrText>
        </w:r>
        <w:r w:rsidR="0029294E">
          <w:rPr>
            <w:noProof/>
            <w:webHidden/>
          </w:rPr>
        </w:r>
        <w:r w:rsidR="0029294E">
          <w:rPr>
            <w:noProof/>
            <w:webHidden/>
          </w:rPr>
          <w:fldChar w:fldCharType="separate"/>
        </w:r>
        <w:r w:rsidR="0029294E">
          <w:rPr>
            <w:noProof/>
            <w:webHidden/>
          </w:rPr>
          <w:t>14</w:t>
        </w:r>
        <w:r w:rsidR="0029294E">
          <w:rPr>
            <w:noProof/>
            <w:webHidden/>
          </w:rPr>
          <w:fldChar w:fldCharType="end"/>
        </w:r>
      </w:hyperlink>
    </w:p>
    <w:p w14:paraId="07A904D8" w14:textId="3E0148E3"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49" w:history="1">
        <w:r w:rsidR="0029294E" w:rsidRPr="00F92308">
          <w:rPr>
            <w:rStyle w:val="Hyperlink"/>
            <w:noProof/>
          </w:rPr>
          <w:t>3.1</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Phương pháp tiếp cận</w:t>
        </w:r>
        <w:r w:rsidR="0029294E">
          <w:rPr>
            <w:noProof/>
            <w:webHidden/>
          </w:rPr>
          <w:tab/>
        </w:r>
        <w:r w:rsidR="0029294E">
          <w:rPr>
            <w:noProof/>
            <w:webHidden/>
          </w:rPr>
          <w:fldChar w:fldCharType="begin"/>
        </w:r>
        <w:r w:rsidR="0029294E">
          <w:rPr>
            <w:noProof/>
            <w:webHidden/>
          </w:rPr>
          <w:instrText xml:space="preserve"> PAGEREF _Toc143557049 \h </w:instrText>
        </w:r>
        <w:r w:rsidR="0029294E">
          <w:rPr>
            <w:noProof/>
            <w:webHidden/>
          </w:rPr>
        </w:r>
        <w:r w:rsidR="0029294E">
          <w:rPr>
            <w:noProof/>
            <w:webHidden/>
          </w:rPr>
          <w:fldChar w:fldCharType="separate"/>
        </w:r>
        <w:r w:rsidR="0029294E">
          <w:rPr>
            <w:noProof/>
            <w:webHidden/>
          </w:rPr>
          <w:t>14</w:t>
        </w:r>
        <w:r w:rsidR="0029294E">
          <w:rPr>
            <w:noProof/>
            <w:webHidden/>
          </w:rPr>
          <w:fldChar w:fldCharType="end"/>
        </w:r>
      </w:hyperlink>
    </w:p>
    <w:p w14:paraId="7A2B74EF" w14:textId="680E8392" w:rsidR="0029294E" w:rsidRDefault="00000000">
      <w:pPr>
        <w:pStyle w:val="TOC3"/>
        <w:rPr>
          <w:rFonts w:asciiTheme="minorHAnsi" w:eastAsiaTheme="minorEastAsia" w:hAnsiTheme="minorHAnsi" w:cstheme="minorBidi"/>
          <w:kern w:val="2"/>
          <w:sz w:val="22"/>
          <w:szCs w:val="22"/>
          <w14:ligatures w14:val="standardContextual"/>
        </w:rPr>
      </w:pPr>
      <w:hyperlink w:anchor="_Toc143557050" w:history="1">
        <w:r w:rsidR="0029294E" w:rsidRPr="00F92308">
          <w:rPr>
            <w:rStyle w:val="Hyperlink"/>
            <w:lang w:val="vi-VN"/>
          </w:rPr>
          <w:t>3.1.1</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Pipeline</w:t>
        </w:r>
        <w:r w:rsidR="0029294E" w:rsidRPr="00F92308">
          <w:rPr>
            <w:rStyle w:val="Hyperlink"/>
            <w:lang w:val="vi-VN"/>
          </w:rPr>
          <w:t xml:space="preserve"> data</w:t>
        </w:r>
        <w:r w:rsidR="0029294E">
          <w:rPr>
            <w:webHidden/>
          </w:rPr>
          <w:tab/>
        </w:r>
        <w:r w:rsidR="0029294E">
          <w:rPr>
            <w:webHidden/>
          </w:rPr>
          <w:fldChar w:fldCharType="begin"/>
        </w:r>
        <w:r w:rsidR="0029294E">
          <w:rPr>
            <w:webHidden/>
          </w:rPr>
          <w:instrText xml:space="preserve"> PAGEREF _Toc143557050 \h </w:instrText>
        </w:r>
        <w:r w:rsidR="0029294E">
          <w:rPr>
            <w:webHidden/>
          </w:rPr>
        </w:r>
        <w:r w:rsidR="0029294E">
          <w:rPr>
            <w:webHidden/>
          </w:rPr>
          <w:fldChar w:fldCharType="separate"/>
        </w:r>
        <w:r w:rsidR="0029294E">
          <w:rPr>
            <w:webHidden/>
          </w:rPr>
          <w:t>14</w:t>
        </w:r>
        <w:r w:rsidR="0029294E">
          <w:rPr>
            <w:webHidden/>
          </w:rPr>
          <w:fldChar w:fldCharType="end"/>
        </w:r>
      </w:hyperlink>
    </w:p>
    <w:p w14:paraId="7031E3F1" w14:textId="506919D8"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51" w:history="1">
        <w:r w:rsidR="0029294E" w:rsidRPr="00F92308">
          <w:rPr>
            <w:rStyle w:val="Hyperlink"/>
            <w:noProof/>
          </w:rPr>
          <w:t>3.2</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Kết quả và phân tích</w:t>
        </w:r>
        <w:r w:rsidR="0029294E">
          <w:rPr>
            <w:noProof/>
            <w:webHidden/>
          </w:rPr>
          <w:tab/>
        </w:r>
        <w:r w:rsidR="0029294E">
          <w:rPr>
            <w:noProof/>
            <w:webHidden/>
          </w:rPr>
          <w:fldChar w:fldCharType="begin"/>
        </w:r>
        <w:r w:rsidR="0029294E">
          <w:rPr>
            <w:noProof/>
            <w:webHidden/>
          </w:rPr>
          <w:instrText xml:space="preserve"> PAGEREF _Toc143557051 \h </w:instrText>
        </w:r>
        <w:r w:rsidR="0029294E">
          <w:rPr>
            <w:noProof/>
            <w:webHidden/>
          </w:rPr>
        </w:r>
        <w:r w:rsidR="0029294E">
          <w:rPr>
            <w:noProof/>
            <w:webHidden/>
          </w:rPr>
          <w:fldChar w:fldCharType="separate"/>
        </w:r>
        <w:r w:rsidR="0029294E">
          <w:rPr>
            <w:noProof/>
            <w:webHidden/>
          </w:rPr>
          <w:t>15</w:t>
        </w:r>
        <w:r w:rsidR="0029294E">
          <w:rPr>
            <w:noProof/>
            <w:webHidden/>
          </w:rPr>
          <w:fldChar w:fldCharType="end"/>
        </w:r>
      </w:hyperlink>
    </w:p>
    <w:p w14:paraId="45027CC7" w14:textId="4F89DD7E" w:rsidR="0029294E" w:rsidRDefault="00000000">
      <w:pPr>
        <w:pStyle w:val="TOC3"/>
        <w:rPr>
          <w:rFonts w:asciiTheme="minorHAnsi" w:eastAsiaTheme="minorEastAsia" w:hAnsiTheme="minorHAnsi" w:cstheme="minorBidi"/>
          <w:kern w:val="2"/>
          <w:sz w:val="22"/>
          <w:szCs w:val="22"/>
          <w14:ligatures w14:val="standardContextual"/>
        </w:rPr>
      </w:pPr>
      <w:hyperlink w:anchor="_Toc143557052" w:history="1">
        <w:r w:rsidR="0029294E" w:rsidRPr="00F92308">
          <w:rPr>
            <w:rStyle w:val="Hyperlink"/>
          </w:rPr>
          <w:t>3.2.1</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Khảo sát thông số A (ghi chú: các mục này nên ghi theo câu hỏi nghiên cứu)</w:t>
        </w:r>
        <w:r w:rsidR="0029294E">
          <w:rPr>
            <w:webHidden/>
          </w:rPr>
          <w:tab/>
        </w:r>
        <w:r w:rsidR="0029294E">
          <w:rPr>
            <w:webHidden/>
          </w:rPr>
          <w:fldChar w:fldCharType="begin"/>
        </w:r>
        <w:r w:rsidR="0029294E">
          <w:rPr>
            <w:webHidden/>
          </w:rPr>
          <w:instrText xml:space="preserve"> PAGEREF _Toc143557052 \h </w:instrText>
        </w:r>
        <w:r w:rsidR="0029294E">
          <w:rPr>
            <w:webHidden/>
          </w:rPr>
        </w:r>
        <w:r w:rsidR="0029294E">
          <w:rPr>
            <w:webHidden/>
          </w:rPr>
          <w:fldChar w:fldCharType="separate"/>
        </w:r>
        <w:r w:rsidR="0029294E">
          <w:rPr>
            <w:webHidden/>
          </w:rPr>
          <w:t>15</w:t>
        </w:r>
        <w:r w:rsidR="0029294E">
          <w:rPr>
            <w:webHidden/>
          </w:rPr>
          <w:fldChar w:fldCharType="end"/>
        </w:r>
      </w:hyperlink>
    </w:p>
    <w:p w14:paraId="0B79AB3F" w14:textId="63F99405" w:rsidR="0029294E" w:rsidRDefault="00000000">
      <w:pPr>
        <w:pStyle w:val="TOC3"/>
        <w:rPr>
          <w:rFonts w:asciiTheme="minorHAnsi" w:eastAsiaTheme="minorEastAsia" w:hAnsiTheme="minorHAnsi" w:cstheme="minorBidi"/>
          <w:kern w:val="2"/>
          <w:sz w:val="22"/>
          <w:szCs w:val="22"/>
          <w14:ligatures w14:val="standardContextual"/>
        </w:rPr>
      </w:pPr>
      <w:hyperlink w:anchor="_Toc143557053" w:history="1">
        <w:r w:rsidR="0029294E" w:rsidRPr="00F92308">
          <w:rPr>
            <w:rStyle w:val="Hyperlink"/>
          </w:rPr>
          <w:t>3.2.2</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Kết quả mô phỏng thông số B</w:t>
        </w:r>
        <w:r w:rsidR="0029294E">
          <w:rPr>
            <w:webHidden/>
          </w:rPr>
          <w:tab/>
        </w:r>
        <w:r w:rsidR="0029294E">
          <w:rPr>
            <w:webHidden/>
          </w:rPr>
          <w:fldChar w:fldCharType="begin"/>
        </w:r>
        <w:r w:rsidR="0029294E">
          <w:rPr>
            <w:webHidden/>
          </w:rPr>
          <w:instrText xml:space="preserve"> PAGEREF _Toc143557053 \h </w:instrText>
        </w:r>
        <w:r w:rsidR="0029294E">
          <w:rPr>
            <w:webHidden/>
          </w:rPr>
        </w:r>
        <w:r w:rsidR="0029294E">
          <w:rPr>
            <w:webHidden/>
          </w:rPr>
          <w:fldChar w:fldCharType="separate"/>
        </w:r>
        <w:r w:rsidR="0029294E">
          <w:rPr>
            <w:webHidden/>
          </w:rPr>
          <w:t>15</w:t>
        </w:r>
        <w:r w:rsidR="0029294E">
          <w:rPr>
            <w:webHidden/>
          </w:rPr>
          <w:fldChar w:fldCharType="end"/>
        </w:r>
      </w:hyperlink>
    </w:p>
    <w:p w14:paraId="55AB5844" w14:textId="15132AA1"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54" w:history="1">
        <w:r w:rsidR="0029294E" w:rsidRPr="00F92308">
          <w:rPr>
            <w:rStyle w:val="Hyperlink"/>
            <w:noProof/>
          </w:rPr>
          <w:t>3.3</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Kết luận chương</w:t>
        </w:r>
        <w:r w:rsidR="0029294E">
          <w:rPr>
            <w:noProof/>
            <w:webHidden/>
          </w:rPr>
          <w:tab/>
        </w:r>
        <w:r w:rsidR="0029294E">
          <w:rPr>
            <w:noProof/>
            <w:webHidden/>
          </w:rPr>
          <w:fldChar w:fldCharType="begin"/>
        </w:r>
        <w:r w:rsidR="0029294E">
          <w:rPr>
            <w:noProof/>
            <w:webHidden/>
          </w:rPr>
          <w:instrText xml:space="preserve"> PAGEREF _Toc143557054 \h </w:instrText>
        </w:r>
        <w:r w:rsidR="0029294E">
          <w:rPr>
            <w:noProof/>
            <w:webHidden/>
          </w:rPr>
        </w:r>
        <w:r w:rsidR="0029294E">
          <w:rPr>
            <w:noProof/>
            <w:webHidden/>
          </w:rPr>
          <w:fldChar w:fldCharType="separate"/>
        </w:r>
        <w:r w:rsidR="0029294E">
          <w:rPr>
            <w:noProof/>
            <w:webHidden/>
          </w:rPr>
          <w:t>15</w:t>
        </w:r>
        <w:r w:rsidR="0029294E">
          <w:rPr>
            <w:noProof/>
            <w:webHidden/>
          </w:rPr>
          <w:fldChar w:fldCharType="end"/>
        </w:r>
      </w:hyperlink>
    </w:p>
    <w:p w14:paraId="29661460" w14:textId="293BF96B" w:rsidR="0029294E" w:rsidRDefault="00000000">
      <w:pPr>
        <w:pStyle w:val="TOC1"/>
        <w:tabs>
          <w:tab w:val="left" w:pos="1680"/>
        </w:tabs>
        <w:rPr>
          <w:rFonts w:asciiTheme="minorHAnsi" w:eastAsiaTheme="minorEastAsia" w:hAnsiTheme="minorHAnsi" w:cstheme="minorBidi"/>
          <w:b w:val="0"/>
          <w:bCs w:val="0"/>
          <w:noProof/>
          <w:kern w:val="2"/>
          <w:sz w:val="22"/>
          <w:szCs w:val="22"/>
          <w14:ligatures w14:val="standardContextual"/>
        </w:rPr>
      </w:pPr>
      <w:hyperlink w:anchor="_Toc143557055" w:history="1">
        <w:r w:rsidR="0029294E" w:rsidRPr="00F92308">
          <w:rPr>
            <w:rStyle w:val="Hyperlink"/>
            <w:noProof/>
          </w:rPr>
          <w:t>CHƯƠNG 4.</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KẾT LUẬN</w:t>
        </w:r>
        <w:r w:rsidR="0029294E">
          <w:rPr>
            <w:noProof/>
            <w:webHidden/>
          </w:rPr>
          <w:tab/>
        </w:r>
        <w:r w:rsidR="0029294E">
          <w:rPr>
            <w:noProof/>
            <w:webHidden/>
          </w:rPr>
          <w:fldChar w:fldCharType="begin"/>
        </w:r>
        <w:r w:rsidR="0029294E">
          <w:rPr>
            <w:noProof/>
            <w:webHidden/>
          </w:rPr>
          <w:instrText xml:space="preserve"> PAGEREF _Toc143557055 \h </w:instrText>
        </w:r>
        <w:r w:rsidR="0029294E">
          <w:rPr>
            <w:noProof/>
            <w:webHidden/>
          </w:rPr>
        </w:r>
        <w:r w:rsidR="0029294E">
          <w:rPr>
            <w:noProof/>
            <w:webHidden/>
          </w:rPr>
          <w:fldChar w:fldCharType="separate"/>
        </w:r>
        <w:r w:rsidR="0029294E">
          <w:rPr>
            <w:noProof/>
            <w:webHidden/>
          </w:rPr>
          <w:t>16</w:t>
        </w:r>
        <w:r w:rsidR="0029294E">
          <w:rPr>
            <w:noProof/>
            <w:webHidden/>
          </w:rPr>
          <w:fldChar w:fldCharType="end"/>
        </w:r>
      </w:hyperlink>
    </w:p>
    <w:p w14:paraId="4C288163" w14:textId="0A60C8ED"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56" w:history="1">
        <w:r w:rsidR="0029294E" w:rsidRPr="00F92308">
          <w:rPr>
            <w:rStyle w:val="Hyperlink"/>
            <w:noProof/>
          </w:rPr>
          <w:t>4.1</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Tóm tắt và kết luận chung</w:t>
        </w:r>
        <w:r w:rsidR="0029294E">
          <w:rPr>
            <w:noProof/>
            <w:webHidden/>
          </w:rPr>
          <w:tab/>
        </w:r>
        <w:r w:rsidR="0029294E">
          <w:rPr>
            <w:noProof/>
            <w:webHidden/>
          </w:rPr>
          <w:fldChar w:fldCharType="begin"/>
        </w:r>
        <w:r w:rsidR="0029294E">
          <w:rPr>
            <w:noProof/>
            <w:webHidden/>
          </w:rPr>
          <w:instrText xml:space="preserve"> PAGEREF _Toc143557056 \h </w:instrText>
        </w:r>
        <w:r w:rsidR="0029294E">
          <w:rPr>
            <w:noProof/>
            <w:webHidden/>
          </w:rPr>
        </w:r>
        <w:r w:rsidR="0029294E">
          <w:rPr>
            <w:noProof/>
            <w:webHidden/>
          </w:rPr>
          <w:fldChar w:fldCharType="separate"/>
        </w:r>
        <w:r w:rsidR="0029294E">
          <w:rPr>
            <w:noProof/>
            <w:webHidden/>
          </w:rPr>
          <w:t>16</w:t>
        </w:r>
        <w:r w:rsidR="0029294E">
          <w:rPr>
            <w:noProof/>
            <w:webHidden/>
          </w:rPr>
          <w:fldChar w:fldCharType="end"/>
        </w:r>
      </w:hyperlink>
    </w:p>
    <w:p w14:paraId="48F89CFD" w14:textId="200F70E8"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57" w:history="1">
        <w:r w:rsidR="0029294E" w:rsidRPr="00F92308">
          <w:rPr>
            <w:rStyle w:val="Hyperlink"/>
            <w:noProof/>
          </w:rPr>
          <w:t>4.2</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Hướng phát triển</w:t>
        </w:r>
        <w:r w:rsidR="0029294E">
          <w:rPr>
            <w:noProof/>
            <w:webHidden/>
          </w:rPr>
          <w:tab/>
        </w:r>
        <w:r w:rsidR="0029294E">
          <w:rPr>
            <w:noProof/>
            <w:webHidden/>
          </w:rPr>
          <w:fldChar w:fldCharType="begin"/>
        </w:r>
        <w:r w:rsidR="0029294E">
          <w:rPr>
            <w:noProof/>
            <w:webHidden/>
          </w:rPr>
          <w:instrText xml:space="preserve"> PAGEREF _Toc143557057 \h </w:instrText>
        </w:r>
        <w:r w:rsidR="0029294E">
          <w:rPr>
            <w:noProof/>
            <w:webHidden/>
          </w:rPr>
        </w:r>
        <w:r w:rsidR="0029294E">
          <w:rPr>
            <w:noProof/>
            <w:webHidden/>
          </w:rPr>
          <w:fldChar w:fldCharType="separate"/>
        </w:r>
        <w:r w:rsidR="0029294E">
          <w:rPr>
            <w:noProof/>
            <w:webHidden/>
          </w:rPr>
          <w:t>16</w:t>
        </w:r>
        <w:r w:rsidR="0029294E">
          <w:rPr>
            <w:noProof/>
            <w:webHidden/>
          </w:rPr>
          <w:fldChar w:fldCharType="end"/>
        </w:r>
      </w:hyperlink>
    </w:p>
    <w:p w14:paraId="04AB7094" w14:textId="5D0EFE31" w:rsidR="0029294E" w:rsidRDefault="00000000">
      <w:pPr>
        <w:pStyle w:val="TOC1"/>
        <w:rPr>
          <w:rFonts w:asciiTheme="minorHAnsi" w:eastAsiaTheme="minorEastAsia" w:hAnsiTheme="minorHAnsi" w:cstheme="minorBidi"/>
          <w:b w:val="0"/>
          <w:bCs w:val="0"/>
          <w:noProof/>
          <w:kern w:val="2"/>
          <w:sz w:val="22"/>
          <w:szCs w:val="22"/>
          <w14:ligatures w14:val="standardContextual"/>
        </w:rPr>
      </w:pPr>
      <w:hyperlink w:anchor="_Toc143557058" w:history="1">
        <w:r w:rsidR="0029294E" w:rsidRPr="00F92308">
          <w:rPr>
            <w:rStyle w:val="Hyperlink"/>
            <w:noProof/>
          </w:rPr>
          <w:t>PHỤ LỤC A</w:t>
        </w:r>
        <w:r w:rsidR="0029294E">
          <w:rPr>
            <w:noProof/>
            <w:webHidden/>
          </w:rPr>
          <w:tab/>
        </w:r>
        <w:r w:rsidR="0029294E">
          <w:rPr>
            <w:noProof/>
            <w:webHidden/>
          </w:rPr>
          <w:fldChar w:fldCharType="begin"/>
        </w:r>
        <w:r w:rsidR="0029294E">
          <w:rPr>
            <w:noProof/>
            <w:webHidden/>
          </w:rPr>
          <w:instrText xml:space="preserve"> PAGEREF _Toc143557058 \h </w:instrText>
        </w:r>
        <w:r w:rsidR="0029294E">
          <w:rPr>
            <w:noProof/>
            <w:webHidden/>
          </w:rPr>
        </w:r>
        <w:r w:rsidR="0029294E">
          <w:rPr>
            <w:noProof/>
            <w:webHidden/>
          </w:rPr>
          <w:fldChar w:fldCharType="separate"/>
        </w:r>
        <w:r w:rsidR="0029294E">
          <w:rPr>
            <w:noProof/>
            <w:webHidden/>
          </w:rPr>
          <w:t>17</w:t>
        </w:r>
        <w:r w:rsidR="0029294E">
          <w:rPr>
            <w:noProof/>
            <w:webHidden/>
          </w:rPr>
          <w:fldChar w:fldCharType="end"/>
        </w:r>
      </w:hyperlink>
    </w:p>
    <w:p w14:paraId="400A8900" w14:textId="689E3B9B"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59" w:history="1">
        <w:r w:rsidR="0029294E" w:rsidRPr="00F92308">
          <w:rPr>
            <w:rStyle w:val="Hyperlink"/>
            <w:noProof/>
          </w:rPr>
          <w:t xml:space="preserve">A.1 </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Code chương trình giao tiếp Arduino</w:t>
        </w:r>
        <w:r w:rsidR="0029294E">
          <w:rPr>
            <w:noProof/>
            <w:webHidden/>
          </w:rPr>
          <w:tab/>
        </w:r>
        <w:r w:rsidR="0029294E">
          <w:rPr>
            <w:noProof/>
            <w:webHidden/>
          </w:rPr>
          <w:fldChar w:fldCharType="begin"/>
        </w:r>
        <w:r w:rsidR="0029294E">
          <w:rPr>
            <w:noProof/>
            <w:webHidden/>
          </w:rPr>
          <w:instrText xml:space="preserve"> PAGEREF _Toc143557059 \h </w:instrText>
        </w:r>
        <w:r w:rsidR="0029294E">
          <w:rPr>
            <w:noProof/>
            <w:webHidden/>
          </w:rPr>
        </w:r>
        <w:r w:rsidR="0029294E">
          <w:rPr>
            <w:noProof/>
            <w:webHidden/>
          </w:rPr>
          <w:fldChar w:fldCharType="separate"/>
        </w:r>
        <w:r w:rsidR="0029294E">
          <w:rPr>
            <w:noProof/>
            <w:webHidden/>
          </w:rPr>
          <w:t>17</w:t>
        </w:r>
        <w:r w:rsidR="0029294E">
          <w:rPr>
            <w:noProof/>
            <w:webHidden/>
          </w:rPr>
          <w:fldChar w:fldCharType="end"/>
        </w:r>
      </w:hyperlink>
    </w:p>
    <w:p w14:paraId="6F36976B" w14:textId="566C756E"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60" w:history="1">
        <w:r w:rsidR="0029294E" w:rsidRPr="00F92308">
          <w:rPr>
            <w:rStyle w:val="Hyperlink"/>
            <w:noProof/>
          </w:rPr>
          <w:t xml:space="preserve">A.2 </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Code chương trình xử lý dữ liệu dùng Matlab</w:t>
        </w:r>
        <w:r w:rsidR="0029294E">
          <w:rPr>
            <w:noProof/>
            <w:webHidden/>
          </w:rPr>
          <w:tab/>
        </w:r>
        <w:r w:rsidR="0029294E">
          <w:rPr>
            <w:noProof/>
            <w:webHidden/>
          </w:rPr>
          <w:fldChar w:fldCharType="begin"/>
        </w:r>
        <w:r w:rsidR="0029294E">
          <w:rPr>
            <w:noProof/>
            <w:webHidden/>
          </w:rPr>
          <w:instrText xml:space="preserve"> PAGEREF _Toc143557060 \h </w:instrText>
        </w:r>
        <w:r w:rsidR="0029294E">
          <w:rPr>
            <w:noProof/>
            <w:webHidden/>
          </w:rPr>
        </w:r>
        <w:r w:rsidR="0029294E">
          <w:rPr>
            <w:noProof/>
            <w:webHidden/>
          </w:rPr>
          <w:fldChar w:fldCharType="separate"/>
        </w:r>
        <w:r w:rsidR="0029294E">
          <w:rPr>
            <w:noProof/>
            <w:webHidden/>
          </w:rPr>
          <w:t>17</w:t>
        </w:r>
        <w:r w:rsidR="0029294E">
          <w:rPr>
            <w:noProof/>
            <w:webHidden/>
          </w:rPr>
          <w:fldChar w:fldCharType="end"/>
        </w:r>
      </w:hyperlink>
    </w:p>
    <w:p w14:paraId="1C5BDC95" w14:textId="5852D863" w:rsidR="0029294E" w:rsidRDefault="00000000">
      <w:pPr>
        <w:pStyle w:val="TOC1"/>
        <w:rPr>
          <w:rFonts w:asciiTheme="minorHAnsi" w:eastAsiaTheme="minorEastAsia" w:hAnsiTheme="minorHAnsi" w:cstheme="minorBidi"/>
          <w:b w:val="0"/>
          <w:bCs w:val="0"/>
          <w:noProof/>
          <w:kern w:val="2"/>
          <w:sz w:val="22"/>
          <w:szCs w:val="22"/>
          <w14:ligatures w14:val="standardContextual"/>
        </w:rPr>
      </w:pPr>
      <w:hyperlink w:anchor="_Toc143557061" w:history="1">
        <w:r w:rsidR="0029294E" w:rsidRPr="00F92308">
          <w:rPr>
            <w:rStyle w:val="Hyperlink"/>
            <w:noProof/>
          </w:rPr>
          <w:t>TÀI LIỆU THAM KHẢO</w:t>
        </w:r>
        <w:r w:rsidR="0029294E">
          <w:rPr>
            <w:noProof/>
            <w:webHidden/>
          </w:rPr>
          <w:tab/>
        </w:r>
        <w:r w:rsidR="0029294E">
          <w:rPr>
            <w:noProof/>
            <w:webHidden/>
          </w:rPr>
          <w:fldChar w:fldCharType="begin"/>
        </w:r>
        <w:r w:rsidR="0029294E">
          <w:rPr>
            <w:noProof/>
            <w:webHidden/>
          </w:rPr>
          <w:instrText xml:space="preserve"> PAGEREF _Toc143557061 \h </w:instrText>
        </w:r>
        <w:r w:rsidR="0029294E">
          <w:rPr>
            <w:noProof/>
            <w:webHidden/>
          </w:rPr>
        </w:r>
        <w:r w:rsidR="0029294E">
          <w:rPr>
            <w:noProof/>
            <w:webHidden/>
          </w:rPr>
          <w:fldChar w:fldCharType="separate"/>
        </w:r>
        <w:r w:rsidR="0029294E">
          <w:rPr>
            <w:noProof/>
            <w:webHidden/>
          </w:rPr>
          <w:t>18</w:t>
        </w:r>
        <w:r w:rsidR="0029294E">
          <w:rPr>
            <w:noProof/>
            <w:webHidden/>
          </w:rPr>
          <w:fldChar w:fldCharType="end"/>
        </w:r>
      </w:hyperlink>
    </w:p>
    <w:p w14:paraId="06CAAF55" w14:textId="0B2A0B96" w:rsidR="008F5790" w:rsidRDefault="00384C5F" w:rsidP="0077309D">
      <w:pPr>
        <w:pStyle w:val="TOC1"/>
      </w:pPr>
      <w:r>
        <w:fldChar w:fldCharType="end"/>
      </w:r>
    </w:p>
    <w:p w14:paraId="28B511F8" w14:textId="77777777" w:rsidR="00CF7AB2" w:rsidRDefault="00CF7AB2" w:rsidP="00EE028F">
      <w:pPr>
        <w:pStyle w:val="Heading1"/>
        <w:numPr>
          <w:ilvl w:val="0"/>
          <w:numId w:val="0"/>
        </w:numPr>
      </w:pPr>
      <w:r>
        <w:br w:type="page"/>
      </w:r>
      <w:bookmarkStart w:id="9" w:name="_Toc143557026"/>
      <w:r w:rsidR="0090426B">
        <w:lastRenderedPageBreak/>
        <w:t>DANH SÁCH BẢNG</w:t>
      </w:r>
      <w:bookmarkEnd w:id="9"/>
    </w:p>
    <w:p w14:paraId="36F60701" w14:textId="69F883C0" w:rsidR="0090426B" w:rsidRDefault="00384C5F" w:rsidP="00CF7AB2">
      <w:r>
        <w:rPr>
          <w:rFonts w:eastAsia="Times New Roman"/>
        </w:rPr>
        <w:fldChar w:fldCharType="begin"/>
      </w:r>
      <w:r w:rsidR="0090426B">
        <w:instrText xml:space="preserve"> TOC \h \z \c "Bảng" </w:instrText>
      </w:r>
      <w:r>
        <w:rPr>
          <w:rFonts w:eastAsia="Times New Roman"/>
        </w:rPr>
        <w:fldChar w:fldCharType="separate"/>
      </w:r>
      <w:r w:rsidR="00F85523">
        <w:rPr>
          <w:rFonts w:eastAsia="Times New Roman"/>
          <w:b/>
          <w:bCs/>
          <w:noProof/>
        </w:rPr>
        <w:t>No table of figures entries found.</w:t>
      </w:r>
      <w:r>
        <w:fldChar w:fldCharType="end"/>
      </w:r>
    </w:p>
    <w:p w14:paraId="17777BEB" w14:textId="77777777" w:rsidR="00142D3C" w:rsidRDefault="00142D3C">
      <w:pPr>
        <w:spacing w:before="0" w:line="276" w:lineRule="auto"/>
        <w:jc w:val="left"/>
      </w:pPr>
      <w:r>
        <w:br w:type="page"/>
      </w:r>
    </w:p>
    <w:p w14:paraId="5DD9B5F2" w14:textId="77777777" w:rsidR="00CF7AB2" w:rsidRDefault="0090426B" w:rsidP="000F2D68">
      <w:pPr>
        <w:pStyle w:val="Heading1"/>
        <w:numPr>
          <w:ilvl w:val="0"/>
          <w:numId w:val="0"/>
        </w:numPr>
      </w:pPr>
      <w:bookmarkStart w:id="10" w:name="_Toc143557027"/>
      <w:r>
        <w:lastRenderedPageBreak/>
        <w:t>DANH SÁCH HÌNH VẼ</w:t>
      </w:r>
      <w:bookmarkEnd w:id="10"/>
    </w:p>
    <w:p w14:paraId="6CDC57D3" w14:textId="5EDD7C15" w:rsidR="0029294E" w:rsidRDefault="0029294E">
      <w:pPr>
        <w:pStyle w:val="TableofFigures"/>
        <w:tabs>
          <w:tab w:val="right" w:leader="dot" w:pos="8630"/>
        </w:tabs>
        <w:rPr>
          <w:rFonts w:asciiTheme="minorHAnsi" w:eastAsiaTheme="minorEastAsia" w:hAnsiTheme="minorHAnsi" w:cstheme="minorBidi"/>
          <w:noProof/>
          <w:kern w:val="2"/>
          <w:sz w:val="22"/>
          <w:szCs w:val="22"/>
          <w14:ligatures w14:val="standardContextual"/>
        </w:rPr>
      </w:pPr>
      <w:r>
        <w:fldChar w:fldCharType="begin"/>
      </w:r>
      <w:r>
        <w:instrText xml:space="preserve"> TOC \h \z \c "Hình" </w:instrText>
      </w:r>
      <w:r>
        <w:fldChar w:fldCharType="separate"/>
      </w:r>
      <w:hyperlink w:anchor="_Toc143557014" w:history="1">
        <w:r w:rsidRPr="00EE2BFB">
          <w:rPr>
            <w:rStyle w:val="Hyperlink"/>
            <w:noProof/>
          </w:rPr>
          <w:t>Hình 2.3</w:t>
        </w:r>
        <w:r w:rsidRPr="00EE2BFB">
          <w:rPr>
            <w:rStyle w:val="Hyperlink"/>
            <w:noProof/>
          </w:rPr>
          <w:noBreakHyphen/>
          <w:t>1</w:t>
        </w:r>
        <w:r w:rsidRPr="00EE2BFB">
          <w:rPr>
            <w:rStyle w:val="Hyperlink"/>
            <w:noProof/>
            <w:lang w:val="vi-VN"/>
          </w:rPr>
          <w:t xml:space="preserve"> Giới thiệu về Chroma</w:t>
        </w:r>
        <w:r>
          <w:rPr>
            <w:noProof/>
            <w:webHidden/>
          </w:rPr>
          <w:tab/>
        </w:r>
        <w:r>
          <w:rPr>
            <w:noProof/>
            <w:webHidden/>
          </w:rPr>
          <w:fldChar w:fldCharType="begin"/>
        </w:r>
        <w:r>
          <w:rPr>
            <w:noProof/>
            <w:webHidden/>
          </w:rPr>
          <w:instrText xml:space="preserve"> PAGEREF _Toc143557014 \h </w:instrText>
        </w:r>
        <w:r>
          <w:rPr>
            <w:noProof/>
            <w:webHidden/>
          </w:rPr>
        </w:r>
        <w:r>
          <w:rPr>
            <w:noProof/>
            <w:webHidden/>
          </w:rPr>
          <w:fldChar w:fldCharType="separate"/>
        </w:r>
        <w:r>
          <w:rPr>
            <w:noProof/>
            <w:webHidden/>
          </w:rPr>
          <w:t>13</w:t>
        </w:r>
        <w:r>
          <w:rPr>
            <w:noProof/>
            <w:webHidden/>
          </w:rPr>
          <w:fldChar w:fldCharType="end"/>
        </w:r>
      </w:hyperlink>
    </w:p>
    <w:p w14:paraId="7A4340DF" w14:textId="5C223D13" w:rsidR="0090426B" w:rsidRDefault="0029294E">
      <w:pPr>
        <w:spacing w:before="0" w:line="276" w:lineRule="auto"/>
        <w:jc w:val="left"/>
      </w:pPr>
      <w:r>
        <w:fldChar w:fldCharType="end"/>
      </w:r>
    </w:p>
    <w:p w14:paraId="011CB33C" w14:textId="77777777" w:rsidR="00CB0324" w:rsidRDefault="00CB0324">
      <w:pPr>
        <w:spacing w:before="0" w:line="276" w:lineRule="auto"/>
        <w:jc w:val="left"/>
        <w:rPr>
          <w:rFonts w:eastAsia="Times New Roman"/>
          <w:b/>
          <w:caps/>
          <w:sz w:val="28"/>
        </w:rPr>
      </w:pPr>
      <w:r>
        <w:rPr>
          <w:rFonts w:eastAsia="Times New Roman"/>
          <w:b/>
          <w:caps/>
          <w:sz w:val="28"/>
        </w:rPr>
        <w:br w:type="page"/>
      </w:r>
    </w:p>
    <w:p w14:paraId="4514C0F7" w14:textId="77777777" w:rsidR="00CF7AB2" w:rsidRPr="003F5108" w:rsidRDefault="0090426B" w:rsidP="005B5CBB">
      <w:pPr>
        <w:pStyle w:val="Heading1"/>
        <w:numPr>
          <w:ilvl w:val="0"/>
          <w:numId w:val="0"/>
        </w:numPr>
      </w:pPr>
      <w:bookmarkStart w:id="11" w:name="_Toc143557028"/>
      <w:r>
        <w:lastRenderedPageBreak/>
        <w:t>DANH SÁCH TỪ VIẾT TẮT</w:t>
      </w:r>
      <w:bookmarkEnd w:id="11"/>
    </w:p>
    <w:tbl>
      <w:tblPr>
        <w:tblStyle w:val="TableGrid"/>
        <w:tblW w:w="91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7401"/>
      </w:tblGrid>
      <w:tr w:rsidR="00932D76" w14:paraId="0989A8B4" w14:textId="77777777" w:rsidTr="00800A1F">
        <w:tc>
          <w:tcPr>
            <w:tcW w:w="1728" w:type="dxa"/>
            <w:vAlign w:val="center"/>
          </w:tcPr>
          <w:p w14:paraId="483B981A" w14:textId="77777777" w:rsidR="00932D76" w:rsidRPr="00EE028F" w:rsidRDefault="0090426B" w:rsidP="00800A1F">
            <w:pPr>
              <w:pStyle w:val="TableofFigures"/>
              <w:tabs>
                <w:tab w:val="right" w:leader="dot" w:pos="8630"/>
              </w:tabs>
              <w:spacing w:after="240"/>
              <w:rPr>
                <w:sz w:val="24"/>
                <w:szCs w:val="24"/>
              </w:rPr>
            </w:pPr>
            <w:r w:rsidRPr="00EE028F">
              <w:rPr>
                <w:sz w:val="24"/>
                <w:szCs w:val="24"/>
              </w:rPr>
              <w:t>SNR</w:t>
            </w:r>
          </w:p>
        </w:tc>
        <w:tc>
          <w:tcPr>
            <w:tcW w:w="7401" w:type="dxa"/>
            <w:vAlign w:val="center"/>
          </w:tcPr>
          <w:p w14:paraId="3146F09E" w14:textId="77777777" w:rsidR="00932D76" w:rsidRPr="00EE028F" w:rsidRDefault="0090426B" w:rsidP="00800A1F">
            <w:pPr>
              <w:pStyle w:val="TableofFigures"/>
              <w:tabs>
                <w:tab w:val="right" w:leader="dot" w:pos="8630"/>
              </w:tabs>
              <w:spacing w:after="240"/>
              <w:rPr>
                <w:sz w:val="24"/>
                <w:szCs w:val="24"/>
              </w:rPr>
            </w:pPr>
            <w:r w:rsidRPr="00EE028F">
              <w:rPr>
                <w:sz w:val="24"/>
                <w:szCs w:val="24"/>
              </w:rPr>
              <w:t>Signal to noise ratio</w:t>
            </w:r>
          </w:p>
        </w:tc>
      </w:tr>
      <w:tr w:rsidR="006131FF" w14:paraId="0077B076" w14:textId="77777777" w:rsidTr="00800A1F">
        <w:tc>
          <w:tcPr>
            <w:tcW w:w="1728" w:type="dxa"/>
            <w:vAlign w:val="center"/>
          </w:tcPr>
          <w:p w14:paraId="0119C9ED" w14:textId="77777777" w:rsidR="006131FF" w:rsidRPr="00EE028F" w:rsidRDefault="0090426B" w:rsidP="00800A1F">
            <w:pPr>
              <w:pStyle w:val="TableofFigures"/>
              <w:tabs>
                <w:tab w:val="right" w:leader="dot" w:pos="8630"/>
              </w:tabs>
              <w:spacing w:after="240"/>
              <w:rPr>
                <w:sz w:val="24"/>
                <w:szCs w:val="24"/>
              </w:rPr>
            </w:pPr>
            <w:r w:rsidRPr="00EE028F">
              <w:rPr>
                <w:sz w:val="24"/>
                <w:szCs w:val="24"/>
              </w:rPr>
              <w:t>Ghi chú</w:t>
            </w:r>
          </w:p>
        </w:tc>
        <w:tc>
          <w:tcPr>
            <w:tcW w:w="7401" w:type="dxa"/>
            <w:vAlign w:val="center"/>
          </w:tcPr>
          <w:p w14:paraId="556435FB" w14:textId="77777777" w:rsidR="006131FF" w:rsidRPr="00EE028F" w:rsidRDefault="0090426B" w:rsidP="00800A1F">
            <w:pPr>
              <w:pStyle w:val="TableofFigures"/>
              <w:tabs>
                <w:tab w:val="right" w:leader="dot" w:pos="8630"/>
              </w:tabs>
              <w:rPr>
                <w:sz w:val="24"/>
                <w:szCs w:val="24"/>
              </w:rPr>
            </w:pPr>
            <w:r w:rsidRPr="00EE028F">
              <w:rPr>
                <w:sz w:val="24"/>
                <w:szCs w:val="24"/>
              </w:rPr>
              <w:t>Ghi các từ viết tắt sử dụng trong luận văn vào bảng này theo thứ tự alphabet</w:t>
            </w:r>
          </w:p>
        </w:tc>
      </w:tr>
    </w:tbl>
    <w:p w14:paraId="0AB94862" w14:textId="77777777" w:rsidR="003C2EA7" w:rsidRDefault="003C2EA7" w:rsidP="003C2EA7">
      <w:bookmarkStart w:id="12" w:name="_Toc439062360"/>
    </w:p>
    <w:p w14:paraId="011A7CD9" w14:textId="77777777" w:rsidR="003C2EA7" w:rsidRDefault="003C2EA7" w:rsidP="003C2EA7"/>
    <w:p w14:paraId="70343402" w14:textId="77777777" w:rsidR="003C2EA7" w:rsidRDefault="003C2EA7" w:rsidP="003C2EA7">
      <w:pPr>
        <w:pStyle w:val="Chapter-LevelHeadings"/>
        <w:sectPr w:rsidR="003C2EA7" w:rsidSect="00BF5702">
          <w:headerReference w:type="default" r:id="rId13"/>
          <w:footerReference w:type="default" r:id="rId14"/>
          <w:headerReference w:type="first" r:id="rId15"/>
          <w:footerReference w:type="first" r:id="rId16"/>
          <w:type w:val="continuous"/>
          <w:pgSz w:w="12240" w:h="15840" w:code="1"/>
          <w:pgMar w:top="1440" w:right="1440" w:bottom="1440" w:left="2160" w:header="720" w:footer="720" w:gutter="0"/>
          <w:pgNumType w:fmt="lowerRoman" w:start="1"/>
          <w:cols w:space="720"/>
          <w:titlePg/>
        </w:sectPr>
      </w:pPr>
    </w:p>
    <w:p w14:paraId="1DBC2881" w14:textId="77777777" w:rsidR="00A23EDE" w:rsidRPr="000F4DEA" w:rsidRDefault="0090426B" w:rsidP="003C2EA7">
      <w:pPr>
        <w:pStyle w:val="Heading1"/>
        <w:ind w:left="0" w:firstLine="0"/>
      </w:pPr>
      <w:bookmarkStart w:id="13" w:name="_Toc2809911"/>
      <w:bookmarkStart w:id="14" w:name="_Toc143557029"/>
      <w:bookmarkEnd w:id="12"/>
      <w:r>
        <w:lastRenderedPageBreak/>
        <w:t>GIỚI THIỆU</w:t>
      </w:r>
      <w:bookmarkEnd w:id="13"/>
      <w:bookmarkEnd w:id="14"/>
    </w:p>
    <w:p w14:paraId="566A962F" w14:textId="77777777" w:rsidR="0090426B" w:rsidRDefault="0090426B" w:rsidP="0090426B">
      <w:pPr>
        <w:pStyle w:val="Heading2"/>
      </w:pPr>
      <w:bookmarkStart w:id="15" w:name="_Toc2809912"/>
      <w:bookmarkStart w:id="16" w:name="_Toc143557030"/>
      <w:r>
        <w:t>Đặt vấn đề</w:t>
      </w:r>
      <w:bookmarkEnd w:id="15"/>
      <w:bookmarkEnd w:id="16"/>
    </w:p>
    <w:p w14:paraId="0ADA7037" w14:textId="77777777" w:rsidR="00B848CE" w:rsidRDefault="00B848CE" w:rsidP="00B848CE">
      <w:pPr>
        <w:ind w:firstLine="720"/>
      </w:pPr>
      <w:r>
        <w:t>Trong thời đại số hóa hiện nay, nguồn thông tin trực tuyến ngày càng phong phú và đa dạng. Đặc biệt, lĩnh vực giáo dục không thể tránh khỏi sự tác động của cuộc cách mạng công nghiệp 4.0, khi mà việc truyền đạt kiến thức và thông tin cần phải thích nghi với tốc độ thông tin lan tràn. Trường Đại học Bách Khoa (ĐHBK) là một trong những trung tâm giáo dục hàng đầu tại Việt Nam, với hàng ngàn sinh viên đang theo học và nghiên cứu tại đây. Tuy nhiên, việc tìm kiếm thông tin chính xác và hiệu quả vẫn là một thách thức đối với cả sinh viên và nhà quản lý giáo dục.</w:t>
      </w:r>
    </w:p>
    <w:p w14:paraId="231B950F" w14:textId="333A1E05" w:rsidR="00B848CE" w:rsidRDefault="00B848CE" w:rsidP="00B848CE">
      <w:pPr>
        <w:ind w:firstLine="720"/>
      </w:pPr>
      <w:r>
        <w:t>Sinh viên ĐHBK thường phải đối mặt với việc tìm kiếm thông tin về nội</w:t>
      </w:r>
      <w:r>
        <w:rPr>
          <w:lang w:val="vi-VN"/>
        </w:rPr>
        <w:t xml:space="preserve"> quy, quy chếm quy định</w:t>
      </w:r>
      <w:r>
        <w:t>, thông tin học bổng và nhiều vấn đề khác để nâng cao chất lượng học tập và nghiên cứu của mình. Tuy nhiên, sự phát triển nhanh chóng của nguồn thông tin online đã gây ra những vấn đề đáng chú ý</w:t>
      </w:r>
    </w:p>
    <w:p w14:paraId="551748B1" w14:textId="25CF6DA2" w:rsidR="00B72FDD" w:rsidRDefault="00B848CE" w:rsidP="00421563">
      <w:pPr>
        <w:pStyle w:val="ListParagraph"/>
        <w:numPr>
          <w:ilvl w:val="0"/>
          <w:numId w:val="32"/>
        </w:numPr>
      </w:pPr>
      <w:r>
        <w:t>Quá nhiều thông tin:</w:t>
      </w:r>
      <w:r w:rsidRPr="00B72FDD">
        <w:rPr>
          <w:lang w:val="vi-VN"/>
        </w:rPr>
        <w:t xml:space="preserve"> </w:t>
      </w:r>
      <w:r>
        <w:t xml:space="preserve">Với số lượng </w:t>
      </w:r>
      <w:r w:rsidR="00B72FDD">
        <w:t>quy</w:t>
      </w:r>
      <w:r w:rsidR="00B72FDD">
        <w:rPr>
          <w:lang w:val="vi-VN"/>
        </w:rPr>
        <w:t xml:space="preserve"> định, quy chế</w:t>
      </w:r>
      <w:r>
        <w:t xml:space="preserve"> khổng lồ</w:t>
      </w:r>
      <w:r w:rsidR="00B72FDD">
        <w:rPr>
          <w:lang w:val="vi-VN"/>
        </w:rPr>
        <w:t xml:space="preserve"> và thay đổi qua từng năm</w:t>
      </w:r>
      <w:r>
        <w:t>, sinh viên thường gặp khó khăn trong việc lựa chọn và tìm ra thông tin quan trọng và đáng tin cậy.</w:t>
      </w:r>
    </w:p>
    <w:p w14:paraId="5AB4CDE2" w14:textId="77777777" w:rsidR="00B72FDD" w:rsidRDefault="00B848CE" w:rsidP="00B848CE">
      <w:pPr>
        <w:pStyle w:val="ListParagraph"/>
        <w:numPr>
          <w:ilvl w:val="0"/>
          <w:numId w:val="32"/>
        </w:numPr>
      </w:pPr>
      <w:r>
        <w:t>Mất thời gian:</w:t>
      </w:r>
      <w:r w:rsidR="00B72FDD" w:rsidRPr="00B72FDD">
        <w:rPr>
          <w:lang w:val="vi-VN"/>
        </w:rPr>
        <w:t xml:space="preserve"> </w:t>
      </w:r>
      <w:r>
        <w:t>Việc tìm kiếm thông tin mất nhiều thời gian và công sức. Sinh viên cần phải thao tác qua nhiều trang web, thư viện số và cơ sở dữ liệu để thu thập thông tin mong muốn.</w:t>
      </w:r>
    </w:p>
    <w:p w14:paraId="40F516F6" w14:textId="76C76B53" w:rsidR="00B848CE" w:rsidRDefault="00B848CE" w:rsidP="00B848CE">
      <w:pPr>
        <w:pStyle w:val="ListParagraph"/>
        <w:numPr>
          <w:ilvl w:val="0"/>
          <w:numId w:val="32"/>
        </w:numPr>
      </w:pPr>
      <w:r>
        <w:t xml:space="preserve">Không hiệu </w:t>
      </w:r>
      <w:r w:rsidR="00B72FDD">
        <w:t>quả</w:t>
      </w:r>
      <w:r w:rsidR="00B72FDD">
        <w:rPr>
          <w:lang w:val="vi-VN"/>
        </w:rPr>
        <w:t xml:space="preserve">: </w:t>
      </w:r>
      <w:r>
        <w:t>Nhiều lần, thông tin tìm kiếm không đáp ứng đúng yêu cầu hoặc không thể hiện đầy đủ kiến thức liên quan.</w:t>
      </w:r>
    </w:p>
    <w:p w14:paraId="579ABB4C" w14:textId="4F73FCB9" w:rsidR="00B72FDD" w:rsidRPr="00B72FDD" w:rsidRDefault="00B848CE" w:rsidP="00B72FDD">
      <w:pPr>
        <w:ind w:firstLine="720"/>
        <w:rPr>
          <w:lang w:val="vi-VN"/>
        </w:rPr>
      </w:pPr>
      <w:r>
        <w:t xml:space="preserve">Trước những thách thức nêu trên, sự kết hợp giữa trí tuệ nhân tạo và ngôn ngữ tự nhiên đã mở ra một hướng giải quyết tiềm năng. Cụ thể, việc sử dụng công nghệ GPT (Generative Pre-trained Transformer) để phát triển một hệ thống chatbot thông minh có khả năng tìm kiếm thông tin có thể giúp sinh viên ĐHBK giải quyết các vấn đề trên một cách hiệu </w:t>
      </w:r>
      <w:r w:rsidR="00B72FDD">
        <w:t>quả</w:t>
      </w:r>
      <w:r w:rsidR="00B72FDD">
        <w:rPr>
          <w:lang w:val="vi-VN"/>
        </w:rPr>
        <w:t>.</w:t>
      </w:r>
    </w:p>
    <w:p w14:paraId="2AC3E442" w14:textId="77777777" w:rsidR="00B72FDD" w:rsidRDefault="00B848CE" w:rsidP="00B72FDD">
      <w:pPr>
        <w:ind w:firstLine="720"/>
      </w:pPr>
      <w:r>
        <w:lastRenderedPageBreak/>
        <w:t>GPT là một trong những phát triển đột phá trong lĩnh vực xử lý ngôn ngữ tự nhiên. Với khả năng hiểu và phản hồi tự nhiên, GPT có thể tạo ra một trải nghiệm tương tác gần giống như giao tiếp với con người.</w:t>
      </w:r>
    </w:p>
    <w:p w14:paraId="455BD528" w14:textId="77777777" w:rsidR="00B72FDD" w:rsidRDefault="00B848CE" w:rsidP="00B72FDD">
      <w:pPr>
        <w:ind w:firstLine="720"/>
      </w:pPr>
      <w:r>
        <w:t>Hệ thống chatbot có khả năng trích xuất thông tin từ nguồn dữ liệu lớn và đưa ra kết quả tìm kiếm chính xác, giúp tiết kiệm thời gian cho sinh viên.</w:t>
      </w:r>
      <w:r w:rsidR="00B72FDD">
        <w:rPr>
          <w:lang w:val="vi-VN"/>
        </w:rPr>
        <w:t xml:space="preserve"> </w:t>
      </w:r>
      <w:r>
        <w:t>Chatbot có thể cung cấp giao diện trực quan và dễ sử dụng, giúp sinh viên tìm kiếm thông tin một cách thuận tiện và nhanh nhất.</w:t>
      </w:r>
    </w:p>
    <w:p w14:paraId="48BF7793" w14:textId="328C245D" w:rsidR="00B848CE" w:rsidRDefault="00B848CE" w:rsidP="00B72FDD">
      <w:pPr>
        <w:ind w:firstLine="720"/>
      </w:pPr>
      <w:r>
        <w:t>Mục tiêu của đề tài là phát triển một hệ thống chatbot thông minh sử dụng API của GPT để hỗ trợ sinh viên ĐHBK tìm kiếm thông tin liên quan đến khóa học, tài liệu, dự án nghiên cứu và các vấn đề khác một cách nhanh chóng và hiệu quả. Hệ thống sẽ là một trợ thủ đắc lực cho sinh viên trong quá trình học tập và nghiên cứu, giúp họ tiết kiệm thời gian và nâng cao trải nghiệm tìm kiếm thông tin.</w:t>
      </w:r>
    </w:p>
    <w:p w14:paraId="76A418EB" w14:textId="77777777" w:rsidR="00B848CE" w:rsidRDefault="00B848CE" w:rsidP="00B848CE">
      <w:r>
        <w:t>Để đạt được mục tiêu của đề tài, chúng ta sẽ tiến hành các bước sau:</w:t>
      </w:r>
    </w:p>
    <w:p w14:paraId="105CE589" w14:textId="77777777" w:rsidR="00B848CE" w:rsidRDefault="00B848CE" w:rsidP="00B848CE">
      <w:r>
        <w:t>1. Nghiên cứu về công nghệ GPT và nguyên tắc hoạt động của nó.</w:t>
      </w:r>
    </w:p>
    <w:p w14:paraId="56DE7D7A" w14:textId="77777777" w:rsidR="00B848CE" w:rsidRDefault="00B848CE" w:rsidP="00B848CE">
      <w:r>
        <w:t>2. Thiết kế giao diện người dùng và trải nghiệm tương tác với chatbot.</w:t>
      </w:r>
    </w:p>
    <w:p w14:paraId="3080A0D1" w14:textId="77777777" w:rsidR="00B848CE" w:rsidRDefault="00B848CE" w:rsidP="00B848CE">
      <w:r>
        <w:t>3. Phát triển kết nối API giữa chatbot và GPT để tương tác thông qua ngôn ngữ tự nhiên.</w:t>
      </w:r>
    </w:p>
    <w:p w14:paraId="51A63031" w14:textId="77777777" w:rsidR="00B848CE" w:rsidRDefault="00B848CE" w:rsidP="00B848CE">
      <w:r>
        <w:t>4. Xây dựng khả năng tìm kiếm thông tin dựa trên yêu cầu của người dùng.</w:t>
      </w:r>
    </w:p>
    <w:p w14:paraId="3E768BE3" w14:textId="0FC06D29" w:rsidR="00B848CE" w:rsidRDefault="00B848CE" w:rsidP="00B848CE">
      <w:r>
        <w:t>5. Đào tạo và cải thiện mô hình GPT để cải thiện khả năng tìm kiếm và trả lời.</w:t>
      </w:r>
    </w:p>
    <w:p w14:paraId="4D03F81B" w14:textId="77777777" w:rsidR="0090426B" w:rsidRDefault="0090426B" w:rsidP="0090426B">
      <w:pPr>
        <w:pStyle w:val="Heading2"/>
      </w:pPr>
      <w:bookmarkStart w:id="17" w:name="_Toc2809913"/>
      <w:bookmarkStart w:id="18" w:name="_Toc143557031"/>
      <w:r>
        <w:t>Phạm vi và phương pháp nghiên cứu</w:t>
      </w:r>
      <w:bookmarkEnd w:id="17"/>
      <w:bookmarkEnd w:id="18"/>
    </w:p>
    <w:p w14:paraId="5FB67FC0" w14:textId="3E2E9274" w:rsidR="00B72FDD" w:rsidRDefault="00B72FDD" w:rsidP="00B72FDD">
      <w:pPr>
        <w:pStyle w:val="Heading3"/>
      </w:pPr>
      <w:bookmarkStart w:id="19" w:name="_Toc143557032"/>
      <w:bookmarkStart w:id="20" w:name="_Toc2809914"/>
      <w:r>
        <w:t>Phạm vi nghiên cứu</w:t>
      </w:r>
      <w:bookmarkEnd w:id="19"/>
    </w:p>
    <w:p w14:paraId="0FD09DF7" w14:textId="77777777" w:rsidR="00B72FDD" w:rsidRDefault="00B72FDD" w:rsidP="00B72FDD">
      <w:pPr>
        <w:ind w:firstLine="720"/>
      </w:pPr>
      <w:r>
        <w:t>Đề tài tập trung vào việc phát triển một hệ thống chatbot thông minh hỗ trợ sinh viên Đại học Bách Khoa (ĐHBK) tìm kiếm thông tin sử dụng API của GPT. Phạm vi của nghiên cứu bao gồm:</w:t>
      </w:r>
    </w:p>
    <w:p w14:paraId="0E1354FF" w14:textId="77777777" w:rsidR="00B72FDD" w:rsidRDefault="00B72FDD" w:rsidP="00B72FDD">
      <w:pPr>
        <w:ind w:firstLine="720"/>
      </w:pPr>
      <w:r>
        <w:lastRenderedPageBreak/>
        <w:t>Xây dựng giao diện và tương tác người dùng: Thiết kế một giao diện trực quan và thân thiện giúp sinh viên tương tác với chatbot thông qua ngôn ngữ tự nhiên để tìm kiếm thông tin.</w:t>
      </w:r>
    </w:p>
    <w:p w14:paraId="1ECDE2A8" w14:textId="77777777" w:rsidR="00B72FDD" w:rsidRDefault="00B72FDD" w:rsidP="00B72FDD">
      <w:pPr>
        <w:ind w:firstLine="720"/>
      </w:pPr>
      <w:r>
        <w:t>Kết nối API của GPT: Phát triển kết nối API giữa hệ thống chatbot và mô hình GPT để gửi yêu cầu tìm kiếm thông tin và nhận phản hồi.</w:t>
      </w:r>
    </w:p>
    <w:p w14:paraId="5C199456" w14:textId="77777777" w:rsidR="00B72FDD" w:rsidRDefault="00B72FDD" w:rsidP="00B72FDD">
      <w:pPr>
        <w:ind w:firstLine="720"/>
      </w:pPr>
      <w:r>
        <w:t>Xây dựng mô hình tìm kiếm thông tin: Xây dựng một mô hình tìm kiếm thông tin dựa trên yêu cầu của người dùng. Mô hình này sẽ xử lý và phân tích yêu cầu tìm kiếm, sau đó gửi yêu cầu tới API của GPT để tạo ra phản hồi.</w:t>
      </w:r>
    </w:p>
    <w:p w14:paraId="6DEF78FB" w14:textId="08D4D6D4" w:rsidR="00B72FDD" w:rsidRDefault="00B72FDD" w:rsidP="00B72FDD">
      <w:pPr>
        <w:pStyle w:val="Heading3"/>
      </w:pPr>
      <w:bookmarkStart w:id="21" w:name="_Toc143557033"/>
      <w:r>
        <w:t>Phương pháp nghiên cứu</w:t>
      </w:r>
      <w:bookmarkEnd w:id="21"/>
    </w:p>
    <w:p w14:paraId="170138B0" w14:textId="77777777" w:rsidR="00B72FDD" w:rsidRDefault="00B72FDD" w:rsidP="00B72FDD">
      <w:pPr>
        <w:ind w:firstLine="720"/>
      </w:pPr>
      <w:r>
        <w:t>Trong quá trình thực hiện đề tài, chúng ta sẽ áp dụng một loạt các phương pháp để đạt được mục tiêu đã đề ra:</w:t>
      </w:r>
    </w:p>
    <w:p w14:paraId="4321264C" w14:textId="77777777" w:rsidR="00B72FDD" w:rsidRDefault="00B72FDD" w:rsidP="00B72FDD">
      <w:pPr>
        <w:ind w:firstLine="720"/>
      </w:pPr>
      <w:r>
        <w:t>Nghiên cứu và hiểu về công nghệ GPT: Đầu tiên, tiến hành nghiên cứu chi tiết về công nghệ GPT, hiểu cách mô hình hoạt động và khả năng của nó trong việc xử lý ngôn ngữ tự nhiên.</w:t>
      </w:r>
    </w:p>
    <w:p w14:paraId="49B2DFB6" w14:textId="77777777" w:rsidR="00B72FDD" w:rsidRDefault="00B72FDD" w:rsidP="00B72FDD">
      <w:pPr>
        <w:ind w:firstLine="720"/>
      </w:pPr>
      <w:r>
        <w:t>Thiết kế giao diện và tương tác người dùng: Dựa trên nghiên cứu về nguyên tắc thiết kế giao diện người dùng và trải nghiệm người dùng, chúng ta sẽ thiết kế một giao diện dễ sử dụng và hợp nhất với nhu cầu của sinh viên ĐHBK.</w:t>
      </w:r>
    </w:p>
    <w:p w14:paraId="4F4DA6E4" w14:textId="77777777" w:rsidR="00B72FDD" w:rsidRDefault="00B72FDD" w:rsidP="00B72FDD">
      <w:pPr>
        <w:ind w:firstLine="720"/>
      </w:pPr>
      <w:r>
        <w:t>Xây dựng mô hình tìm kiếm thông tin: Sử dụng các phương pháp xử lý ngôn ngữ tự nhiên và học máy, chúng ta sẽ xây dựng một mô hình tìm kiếm thông tin có khả năng xử lý yêu cầu tìm kiếm của người dùng và tương tác với GPT để tạo ra phản hồi.</w:t>
      </w:r>
    </w:p>
    <w:p w14:paraId="7A2A70E9" w14:textId="13A22AB9" w:rsidR="00B72FDD" w:rsidRDefault="00B72FDD" w:rsidP="00B72FDD">
      <w:pPr>
        <w:ind w:firstLine="720"/>
      </w:pPr>
      <w:r>
        <w:t>Thử nghiệm và đánh giá: Cuối cùng, chúng ta sẽ tiến hành các thử nghiệm với sinh viên thực sự để đánh giá hiệu suất của hệ thống chatbot. Phản hồi từ người dùng sẽ được thu thập và phân tích để cải thiện hệ thống.</w:t>
      </w:r>
    </w:p>
    <w:p w14:paraId="02ACAE6D" w14:textId="025CBAE9" w:rsidR="0090426B" w:rsidRDefault="0090426B" w:rsidP="0090426B">
      <w:pPr>
        <w:pStyle w:val="Heading2"/>
      </w:pPr>
      <w:bookmarkStart w:id="22" w:name="_Toc143557034"/>
      <w:r>
        <w:t>Các đóng góp của luận văn</w:t>
      </w:r>
      <w:bookmarkEnd w:id="20"/>
      <w:bookmarkEnd w:id="22"/>
    </w:p>
    <w:p w14:paraId="656D95C3" w14:textId="48514A20" w:rsidR="00B72FDD" w:rsidRDefault="00B72FDD" w:rsidP="00B72FDD">
      <w:pPr>
        <w:spacing w:before="0" w:line="276" w:lineRule="auto"/>
        <w:jc w:val="left"/>
      </w:pPr>
      <w:r>
        <w:t>Các đóng góp chính của đề tài này bao gồm:</w:t>
      </w:r>
    </w:p>
    <w:p w14:paraId="38174297" w14:textId="6AFA5E71" w:rsidR="00B72FDD" w:rsidRDefault="00B72FDD" w:rsidP="00B72FDD">
      <w:pPr>
        <w:pStyle w:val="ListParagraph"/>
        <w:numPr>
          <w:ilvl w:val="0"/>
          <w:numId w:val="32"/>
        </w:numPr>
        <w:spacing w:before="0" w:line="276" w:lineRule="auto"/>
        <w:jc w:val="left"/>
      </w:pPr>
      <w:r>
        <w:lastRenderedPageBreak/>
        <w:t>Cải thiện trải nghiệm tìm kiếm thông tin của sinh viên</w:t>
      </w:r>
    </w:p>
    <w:p w14:paraId="6F627225" w14:textId="77777777" w:rsidR="00B72FDD" w:rsidRDefault="00B72FDD" w:rsidP="00B72FDD">
      <w:pPr>
        <w:spacing w:before="0" w:line="276" w:lineRule="auto"/>
        <w:ind w:firstLine="720"/>
        <w:jc w:val="left"/>
      </w:pPr>
      <w:r>
        <w:t>Hệ thống chatbot thông minh phát triển trong đề tài sẽ giúp cải thiện trải nghiệm tìm kiếm thông tin của sinh viên Đại học Bách Khoa. Thay vì phải tốn thời gian và công sức để tìm kiếm thông tin từ nhiều nguồn khác nhau, sinh viên có thể tương tác với chatbot một cách tự nhiên và thuận tiện để tìm kiếm thông tin liên quan đến khóa học, tài liệu, dự án nghiên cứu và nhiều chủ đề khác.</w:t>
      </w:r>
    </w:p>
    <w:p w14:paraId="2EC1E6BC" w14:textId="5E944656" w:rsidR="00B72FDD" w:rsidRDefault="00B72FDD" w:rsidP="00B72FDD">
      <w:pPr>
        <w:pStyle w:val="ListParagraph"/>
        <w:numPr>
          <w:ilvl w:val="0"/>
          <w:numId w:val="32"/>
        </w:numPr>
        <w:spacing w:before="0" w:line="276" w:lineRule="auto"/>
        <w:jc w:val="left"/>
      </w:pPr>
      <w:r>
        <w:t>Sử dụng trí tuệ nhân tạo để tối ưu hóa quá trình tìm kiếm</w:t>
      </w:r>
    </w:p>
    <w:p w14:paraId="5FBD8659" w14:textId="77777777" w:rsidR="00B72FDD" w:rsidRDefault="00B72FDD" w:rsidP="00B72FDD">
      <w:pPr>
        <w:spacing w:before="0" w:line="276" w:lineRule="auto"/>
        <w:ind w:firstLine="720"/>
        <w:jc w:val="left"/>
      </w:pPr>
      <w:r>
        <w:t>Sử dụng công nghệ GPT, đề tài này giúp kết hợp trí tuệ nhân tạo và ngôn ngữ tự nhiên để xây dựng một chatbot thông minh có khả năng tìm kiếm thông tin theo yêu cầu của người dùng. Điều này giúp cải thiện hiệu quả tìm kiếm và đảm bảo rằng thông tin cung cấp là chính xác và liên quan.</w:t>
      </w:r>
    </w:p>
    <w:p w14:paraId="04D7EC30" w14:textId="7C65F05B" w:rsidR="00B72FDD" w:rsidRDefault="00B72FDD" w:rsidP="00B72FDD">
      <w:pPr>
        <w:pStyle w:val="ListParagraph"/>
        <w:numPr>
          <w:ilvl w:val="0"/>
          <w:numId w:val="32"/>
        </w:numPr>
        <w:spacing w:before="0" w:line="276" w:lineRule="auto"/>
        <w:jc w:val="left"/>
      </w:pPr>
      <w:r>
        <w:t>Phát triển kỹ năng lập trình và phân tích dữ liệu</w:t>
      </w:r>
    </w:p>
    <w:p w14:paraId="6A8C9778" w14:textId="77777777" w:rsidR="00B72FDD" w:rsidRDefault="00B72FDD" w:rsidP="00B72FDD">
      <w:pPr>
        <w:spacing w:before="0" w:line="276" w:lineRule="auto"/>
        <w:ind w:firstLine="720"/>
        <w:jc w:val="left"/>
      </w:pPr>
      <w:r>
        <w:t>Để xây dựng hệ thống chatbot và mô hình tìm kiếm thông tin, người thực hiện đề tài sẽ phải áp dụng kiến thức về lập trình, xử lý ngôn ngữ tự nhiên và học máy. Quá trình này sẽ giúp họ phát triển và củng cố kỹ năng trong việc xây dựng và triển khai các ứng dụng dựa trên trí tuệ nhân tạo.</w:t>
      </w:r>
    </w:p>
    <w:p w14:paraId="2E9BD2FA" w14:textId="42D81B78" w:rsidR="00B72FDD" w:rsidRDefault="00B72FDD" w:rsidP="00B72FDD">
      <w:pPr>
        <w:pStyle w:val="ListParagraph"/>
        <w:numPr>
          <w:ilvl w:val="0"/>
          <w:numId w:val="32"/>
        </w:numPr>
        <w:spacing w:before="0" w:line="276" w:lineRule="auto"/>
        <w:jc w:val="left"/>
      </w:pPr>
      <w:r>
        <w:t>Nâng cao ý thức về ứng dụng công nghệ trong giáo dục</w:t>
      </w:r>
    </w:p>
    <w:p w14:paraId="2AF98861" w14:textId="77777777" w:rsidR="00B72FDD" w:rsidRDefault="00B72FDD" w:rsidP="00B72FDD">
      <w:pPr>
        <w:spacing w:before="0" w:line="276" w:lineRule="auto"/>
        <w:ind w:firstLine="720"/>
        <w:jc w:val="left"/>
      </w:pPr>
      <w:r>
        <w:t>Việc thực hiện đề tài này đồng nghĩa với việc đưa ra một ứng dụng thực tế của công nghệ trong lĩnh vực giáo dục. Điều này có thể thúc đẩy ý thức và hiểu biết của cả cộng đồng về tiềm năng của trí tuệ nhân tạo trong việc cải thiện quá trình học tập và nghiên cứu.</w:t>
      </w:r>
    </w:p>
    <w:p w14:paraId="41F1B69F" w14:textId="2EF05E7A" w:rsidR="00B72FDD" w:rsidRDefault="00B72FDD" w:rsidP="00B72FDD">
      <w:pPr>
        <w:pStyle w:val="ListParagraph"/>
        <w:numPr>
          <w:ilvl w:val="0"/>
          <w:numId w:val="32"/>
        </w:numPr>
        <w:spacing w:before="0" w:line="276" w:lineRule="auto"/>
        <w:jc w:val="left"/>
      </w:pPr>
      <w:r>
        <w:t>Xây dựng cơ sở cho nghiên cứu và phát triển tương lai</w:t>
      </w:r>
    </w:p>
    <w:p w14:paraId="70F7D33E" w14:textId="77777777" w:rsidR="00B72FDD" w:rsidRDefault="00B72FDD" w:rsidP="00B72FDD">
      <w:pPr>
        <w:spacing w:before="0" w:line="276" w:lineRule="auto"/>
        <w:ind w:firstLine="720"/>
        <w:jc w:val="left"/>
      </w:pPr>
      <w:r>
        <w:t>Các kiến thức, phương pháp và kết quả thu được từ đề tài này có thể đóng vai trò như một cơ sở để tiếp tục nghiên cứu và phát triển trong tương lai. Các nghiên cứu sau này có thể tập trung vào việc mở rộng phạm vi ứng dụng, cải thiện hiệu suất hệ thống, và nâng cao khả năng tương tác ngôn ngữ tự nhiên của chatbot.</w:t>
      </w:r>
    </w:p>
    <w:p w14:paraId="12E555A8" w14:textId="5A5A60B5" w:rsidR="0090426B" w:rsidRDefault="0090426B" w:rsidP="00B72FDD">
      <w:pPr>
        <w:spacing w:before="0" w:line="276" w:lineRule="auto"/>
        <w:jc w:val="left"/>
      </w:pPr>
      <w:r>
        <w:br w:type="page"/>
      </w:r>
    </w:p>
    <w:p w14:paraId="0313BD2A" w14:textId="77777777" w:rsidR="00B85A6E" w:rsidRDefault="00B85A6E" w:rsidP="00AE6570">
      <w:pPr>
        <w:pStyle w:val="Heading1"/>
        <w:rPr>
          <w:lang w:val="vi-VN"/>
        </w:rPr>
      </w:pPr>
      <w:bookmarkStart w:id="23" w:name="_Toc143557035"/>
      <w:bookmarkStart w:id="24" w:name="_Toc2809922"/>
      <w:r>
        <w:lastRenderedPageBreak/>
        <w:t>CƠ</w:t>
      </w:r>
      <w:r>
        <w:rPr>
          <w:lang w:val="vi-VN"/>
        </w:rPr>
        <w:t xml:space="preserve"> SỞ LÝ THUYẾT</w:t>
      </w:r>
      <w:bookmarkEnd w:id="23"/>
    </w:p>
    <w:p w14:paraId="274CB167" w14:textId="03451537" w:rsidR="008E608E" w:rsidRDefault="00B72FDD" w:rsidP="000D0D7F">
      <w:pPr>
        <w:pStyle w:val="Heading2"/>
        <w:rPr>
          <w:lang w:val="vi-VN"/>
        </w:rPr>
      </w:pPr>
      <w:bookmarkStart w:id="25" w:name="_Toc143557036"/>
      <w:r>
        <w:rPr>
          <w:lang w:val="vi-VN"/>
        </w:rPr>
        <w:t>Chatbot</w:t>
      </w:r>
      <w:r w:rsidR="008E608E">
        <w:rPr>
          <w:lang w:val="vi-VN"/>
        </w:rPr>
        <w:t xml:space="preserve"> và ứng dụng</w:t>
      </w:r>
      <w:bookmarkEnd w:id="25"/>
      <w:r w:rsidR="00700731">
        <w:rPr>
          <w:lang w:val="vi-VN"/>
        </w:rPr>
        <w:t xml:space="preserve"> </w:t>
      </w:r>
    </w:p>
    <w:p w14:paraId="443E784A" w14:textId="4B9754A9" w:rsidR="00B85A6E" w:rsidRDefault="000D0D7F" w:rsidP="008E608E">
      <w:pPr>
        <w:pStyle w:val="Heading3"/>
      </w:pPr>
      <w:bookmarkStart w:id="26" w:name="_Toc143557037"/>
      <w:r>
        <w:t xml:space="preserve">Khái niệm về </w:t>
      </w:r>
      <w:r w:rsidR="00B72FDD">
        <w:t>Chatbot</w:t>
      </w:r>
      <w:bookmarkEnd w:id="26"/>
      <w:r w:rsidR="00BA6C44">
        <w:t xml:space="preserve"> </w:t>
      </w:r>
    </w:p>
    <w:p w14:paraId="2391BA14" w14:textId="3EF7EC38" w:rsidR="00841173" w:rsidRDefault="00C27978" w:rsidP="00445C66">
      <w:pPr>
        <w:ind w:firstLine="720"/>
        <w:rPr>
          <w:lang w:val="vi-VN"/>
        </w:rPr>
      </w:pPr>
      <w:r>
        <w:t>Trong</w:t>
      </w:r>
      <w:r>
        <w:rPr>
          <w:lang w:val="vi-VN"/>
        </w:rPr>
        <w:t xml:space="preserve"> bài báo </w:t>
      </w:r>
      <w:r w:rsidR="00C34013">
        <w:rPr>
          <w:lang w:val="vi-VN"/>
        </w:rPr>
        <w:fldChar w:fldCharType="begin"/>
      </w:r>
      <w:r w:rsidR="00C7197D">
        <w:rPr>
          <w:lang w:val="vi-VN"/>
        </w:rPr>
        <w:instrText xml:space="preserve"> ADDIN EN.CITE &lt;EndNote&gt;&lt;Cite&gt;&lt;Author&gt;Rautela&lt;/Author&gt;&lt;Year&gt;2022&lt;/Year&gt;&lt;RecNum&gt;3&lt;/RecNum&gt;&lt;DisplayText&gt;[1]&lt;/DisplayText&gt;&lt;record&gt;&lt;rec-number&gt;3&lt;/rec-number&gt;&lt;foreign-keys&gt;&lt;key app="EN" db-id="00tfrx2tgtw9waefddnp9rt8e05p5r2ea0z9" timestamp="1692518829"&gt;3&lt;/key&gt;&lt;/foreign-keys&gt;&lt;ref-type name="Journal Article"&gt;17&lt;/ref-type&gt;&lt;contributors&gt;&lt;authors&gt;&lt;author&gt;Sakshi; Satnam Singh; Reeta Rautela&lt;/author&gt;&lt;/authors&gt;&lt;/contributors&gt;&lt;titles&gt;&lt;title&gt;Chatbot: A Bridge Between Technology and Learn&lt;/title&gt;&lt;secondary-title&gt;2022 International Conference on Cyber Resilience (ICCR)&lt;/secondary-title&gt;&lt;/titles&gt;&lt;periodical&gt;&lt;full-title&gt;2022 International Conference on Cyber Resilience (ICCR)&lt;/full-title&gt;&lt;/periodical&gt;&lt;dates&gt;&lt;year&gt;2022&lt;/year&gt;&lt;/dates&gt;&lt;urls&gt;&lt;/urls&gt;&lt;/record&gt;&lt;/Cite&gt;&lt;/EndNote&gt;</w:instrText>
      </w:r>
      <w:r w:rsidR="00C34013">
        <w:rPr>
          <w:lang w:val="vi-VN"/>
        </w:rPr>
        <w:fldChar w:fldCharType="separate"/>
      </w:r>
      <w:r w:rsidR="00C7197D">
        <w:rPr>
          <w:noProof/>
          <w:lang w:val="vi-VN"/>
        </w:rPr>
        <w:t>[</w:t>
      </w:r>
      <w:hyperlink w:anchor="_ENREF_1" w:tooltip="Rautela, 2022 #3" w:history="1">
        <w:r w:rsidR="00DD0450">
          <w:rPr>
            <w:noProof/>
            <w:lang w:val="vi-VN"/>
          </w:rPr>
          <w:t>1</w:t>
        </w:r>
      </w:hyperlink>
      <w:r w:rsidR="00C7197D">
        <w:rPr>
          <w:noProof/>
          <w:lang w:val="vi-VN"/>
        </w:rPr>
        <w:t>]</w:t>
      </w:r>
      <w:r w:rsidR="00C34013">
        <w:rPr>
          <w:lang w:val="vi-VN"/>
        </w:rPr>
        <w:fldChar w:fldCharType="end"/>
      </w:r>
      <w:r w:rsidR="00C34013">
        <w:rPr>
          <w:lang w:val="vi-VN"/>
        </w:rPr>
        <w:t xml:space="preserve">, tác giả có đề cập </w:t>
      </w:r>
      <w:r w:rsidR="00322FBE">
        <w:rPr>
          <w:lang w:val="vi-VN"/>
        </w:rPr>
        <w:t>“</w:t>
      </w:r>
      <w:r w:rsidR="00B72FDD">
        <w:rPr>
          <w:lang w:val="vi-VN"/>
        </w:rPr>
        <w:t>Chatbot</w:t>
      </w:r>
      <w:r w:rsidR="00E47D9F" w:rsidRPr="00E47D9F">
        <w:rPr>
          <w:lang w:val="vi-VN"/>
        </w:rPr>
        <w:t xml:space="preserve"> là một phần mềm hỗ trợ giao tiếp giữa người và máy. Các </w:t>
      </w:r>
      <w:r w:rsidR="00B72FDD">
        <w:rPr>
          <w:lang w:val="vi-VN"/>
        </w:rPr>
        <w:t>chatbot</w:t>
      </w:r>
      <w:r w:rsidR="00E47D9F" w:rsidRPr="00E47D9F">
        <w:rPr>
          <w:lang w:val="vi-VN"/>
        </w:rPr>
        <w:t xml:space="preserve"> được cài đặt một lượng thông tin và có khả năng đưa ra câu trả lời hoặc các quyết định khi người dùng truy vấn.</w:t>
      </w:r>
      <w:r w:rsidR="00241A3B">
        <w:rPr>
          <w:lang w:val="vi-VN"/>
        </w:rPr>
        <w:t>”</w:t>
      </w:r>
      <w:r w:rsidR="00E47D9F" w:rsidRPr="00E47D9F">
        <w:rPr>
          <w:lang w:val="vi-VN"/>
        </w:rPr>
        <w:t xml:space="preserve"> Với </w:t>
      </w:r>
      <w:r w:rsidR="00B72FDD">
        <w:rPr>
          <w:lang w:val="vi-VN"/>
        </w:rPr>
        <w:t>chatbot</w:t>
      </w:r>
      <w:r w:rsidR="00E47D9F" w:rsidRPr="00E47D9F">
        <w:rPr>
          <w:lang w:val="vi-VN"/>
        </w:rPr>
        <w:t xml:space="preserve">, người dùng có thể giao tiếp với các hệ thống bằng ngôn ngữ tự nhiên (natural language) mà không cần phải sử dụng các ngôn ngữ lập trình phức tạp. </w:t>
      </w:r>
      <w:r w:rsidR="00B72FDD">
        <w:rPr>
          <w:lang w:val="vi-VN"/>
        </w:rPr>
        <w:t>Chatbot</w:t>
      </w:r>
      <w:r w:rsidR="00E47D9F" w:rsidRPr="00E47D9F">
        <w:rPr>
          <w:lang w:val="vi-VN"/>
        </w:rPr>
        <w:t xml:space="preserve"> đóng vai trò như một trợ lý ảo, có thể được sử dụng trong nhiều lĩnh vực khác nhau như kinh doanh, y tế và cả trong giáo </w:t>
      </w:r>
      <w:r w:rsidR="008254E8">
        <w:rPr>
          <w:lang w:val="vi-VN"/>
        </w:rPr>
        <w:t>dục.</w:t>
      </w:r>
    </w:p>
    <w:p w14:paraId="4B726C23" w14:textId="216029C3" w:rsidR="00322FBE" w:rsidRDefault="005B3B23" w:rsidP="005B3B23">
      <w:pPr>
        <w:pStyle w:val="ListParagraph"/>
        <w:numPr>
          <w:ilvl w:val="0"/>
          <w:numId w:val="32"/>
        </w:numPr>
        <w:rPr>
          <w:lang w:val="vi-VN"/>
        </w:rPr>
      </w:pPr>
      <w:r>
        <w:rPr>
          <w:lang w:val="vi-VN"/>
        </w:rPr>
        <w:t xml:space="preserve">Phân loại </w:t>
      </w:r>
      <w:r w:rsidR="00B72FDD">
        <w:rPr>
          <w:lang w:val="vi-VN"/>
        </w:rPr>
        <w:t>chatbot</w:t>
      </w:r>
    </w:p>
    <w:p w14:paraId="42434B5F" w14:textId="77777777" w:rsidR="005B3B23" w:rsidRDefault="005B3B23" w:rsidP="005B3B23">
      <w:pPr>
        <w:pStyle w:val="ListParagraph"/>
        <w:numPr>
          <w:ilvl w:val="0"/>
          <w:numId w:val="33"/>
        </w:numPr>
        <w:rPr>
          <w:lang w:val="vi-VN"/>
        </w:rPr>
      </w:pPr>
      <w:r w:rsidRPr="005B3B23">
        <w:rPr>
          <w:lang w:val="vi-VN"/>
        </w:rPr>
        <w:t>Theo mục đích sử dụng:</w:t>
      </w:r>
    </w:p>
    <w:p w14:paraId="146A08A9" w14:textId="35E5D3F9" w:rsidR="005B3B23" w:rsidRPr="005B3B23" w:rsidRDefault="00B72FDD" w:rsidP="005B3B23">
      <w:pPr>
        <w:pStyle w:val="ListParagraph"/>
        <w:numPr>
          <w:ilvl w:val="1"/>
          <w:numId w:val="33"/>
        </w:numPr>
        <w:ind w:left="284"/>
        <w:rPr>
          <w:lang w:val="vi-VN"/>
        </w:rPr>
      </w:pPr>
      <w:r>
        <w:rPr>
          <w:lang w:val="vi-VN"/>
        </w:rPr>
        <w:t>Chatbot</w:t>
      </w:r>
      <w:r w:rsidR="005B3B23" w:rsidRPr="005B3B23">
        <w:rPr>
          <w:lang w:val="vi-VN"/>
        </w:rPr>
        <w:t xml:space="preserve"> hỗ trợ khách hàng (Customer Support </w:t>
      </w:r>
      <w:r>
        <w:rPr>
          <w:lang w:val="vi-VN"/>
        </w:rPr>
        <w:t>Chatbot</w:t>
      </w:r>
      <w:r w:rsidR="005B3B23" w:rsidRPr="005B3B23">
        <w:rPr>
          <w:lang w:val="vi-VN"/>
        </w:rPr>
        <w:t>): Thiết kế để giải quyết các vấn đề, trả lời câu hỏi và cung cấp hỗ trợ cho khách hàng trong thời gian thực.</w:t>
      </w:r>
    </w:p>
    <w:p w14:paraId="42DB09B2" w14:textId="076D4646" w:rsidR="005B3B23" w:rsidRPr="005B3B23" w:rsidRDefault="00B72FDD" w:rsidP="005B3B23">
      <w:pPr>
        <w:pStyle w:val="ListParagraph"/>
        <w:numPr>
          <w:ilvl w:val="0"/>
          <w:numId w:val="34"/>
        </w:numPr>
        <w:ind w:left="284"/>
        <w:rPr>
          <w:lang w:val="vi-VN"/>
        </w:rPr>
      </w:pPr>
      <w:r>
        <w:rPr>
          <w:lang w:val="vi-VN"/>
        </w:rPr>
        <w:t>Chatbot</w:t>
      </w:r>
      <w:r w:rsidR="005B3B23" w:rsidRPr="005B3B23">
        <w:rPr>
          <w:lang w:val="vi-VN"/>
        </w:rPr>
        <w:t xml:space="preserve"> giáo dục (Educational </w:t>
      </w:r>
      <w:r>
        <w:rPr>
          <w:lang w:val="vi-VN"/>
        </w:rPr>
        <w:t>Chatbot</w:t>
      </w:r>
      <w:r w:rsidR="005B3B23" w:rsidRPr="005B3B23">
        <w:rPr>
          <w:lang w:val="vi-VN"/>
        </w:rPr>
        <w:t>): Cung cấp thông tin và kiến thức cho người dùng, thường được sử dụng trong môi trường học tập.</w:t>
      </w:r>
    </w:p>
    <w:p w14:paraId="680FC462" w14:textId="0D9C8854" w:rsidR="005B3B23" w:rsidRPr="005B3B23" w:rsidRDefault="00B72FDD" w:rsidP="005B3B23">
      <w:pPr>
        <w:pStyle w:val="ListParagraph"/>
        <w:numPr>
          <w:ilvl w:val="0"/>
          <w:numId w:val="34"/>
        </w:numPr>
        <w:ind w:left="284"/>
        <w:rPr>
          <w:lang w:val="vi-VN"/>
        </w:rPr>
      </w:pPr>
      <w:r>
        <w:rPr>
          <w:lang w:val="vi-VN"/>
        </w:rPr>
        <w:t>Chatbot</w:t>
      </w:r>
      <w:r w:rsidR="005B3B23" w:rsidRPr="005B3B23">
        <w:rPr>
          <w:lang w:val="vi-VN"/>
        </w:rPr>
        <w:t xml:space="preserve"> giải trí (Entertainment </w:t>
      </w:r>
      <w:r>
        <w:rPr>
          <w:lang w:val="vi-VN"/>
        </w:rPr>
        <w:t>Chatbot</w:t>
      </w:r>
      <w:r w:rsidR="005B3B23" w:rsidRPr="005B3B23">
        <w:rPr>
          <w:lang w:val="vi-VN"/>
        </w:rPr>
        <w:t>): Tạo nội dung giải trí như đùa cợt, kể chuyện, hoặc thực hiện trò chơi cùng người dùng.</w:t>
      </w:r>
    </w:p>
    <w:p w14:paraId="3FEDD1D2" w14:textId="71B782E3" w:rsidR="005B3B23" w:rsidRPr="005B3B23" w:rsidRDefault="00B72FDD" w:rsidP="005B3B23">
      <w:pPr>
        <w:pStyle w:val="ListParagraph"/>
        <w:numPr>
          <w:ilvl w:val="0"/>
          <w:numId w:val="34"/>
        </w:numPr>
        <w:ind w:left="284"/>
        <w:rPr>
          <w:lang w:val="vi-VN"/>
        </w:rPr>
      </w:pPr>
      <w:r>
        <w:rPr>
          <w:lang w:val="vi-VN"/>
        </w:rPr>
        <w:t>Chatbot</w:t>
      </w:r>
      <w:r w:rsidR="005B3B23" w:rsidRPr="005B3B23">
        <w:rPr>
          <w:lang w:val="vi-VN"/>
        </w:rPr>
        <w:t xml:space="preserve"> thương mại (Commerce </w:t>
      </w:r>
      <w:r>
        <w:rPr>
          <w:lang w:val="vi-VN"/>
        </w:rPr>
        <w:t>Chatbot</w:t>
      </w:r>
      <w:r w:rsidR="005B3B23" w:rsidRPr="005B3B23">
        <w:rPr>
          <w:lang w:val="vi-VN"/>
        </w:rPr>
        <w:t>): Hỗ trợ quá trình mua sắm trực tuyến, tư vấn sản phẩm, và giúp khách hàng tìm kiếm thông tin về sản phẩm, dịch vụ.</w:t>
      </w:r>
    </w:p>
    <w:p w14:paraId="2197468C" w14:textId="77777777" w:rsidR="005B3B23" w:rsidRPr="005B3B23" w:rsidRDefault="005B3B23" w:rsidP="005B3B23">
      <w:pPr>
        <w:pStyle w:val="ListParagraph"/>
        <w:numPr>
          <w:ilvl w:val="0"/>
          <w:numId w:val="33"/>
        </w:numPr>
        <w:rPr>
          <w:lang w:val="vi-VN"/>
        </w:rPr>
      </w:pPr>
      <w:r w:rsidRPr="005B3B23">
        <w:rPr>
          <w:lang w:val="vi-VN"/>
        </w:rPr>
        <w:t>Theo khả năng:</w:t>
      </w:r>
    </w:p>
    <w:p w14:paraId="430A6DF6" w14:textId="305627A6" w:rsidR="005B3B23" w:rsidRDefault="00B72FDD" w:rsidP="005B3B23">
      <w:pPr>
        <w:pStyle w:val="ListParagraph"/>
        <w:numPr>
          <w:ilvl w:val="0"/>
          <w:numId w:val="35"/>
        </w:numPr>
        <w:ind w:left="284"/>
        <w:rPr>
          <w:lang w:val="vi-VN"/>
        </w:rPr>
      </w:pPr>
      <w:r>
        <w:rPr>
          <w:lang w:val="vi-VN"/>
        </w:rPr>
        <w:t>Chatbot</w:t>
      </w:r>
      <w:r w:rsidR="005B3B23" w:rsidRPr="005B3B23">
        <w:rPr>
          <w:lang w:val="vi-VN"/>
        </w:rPr>
        <w:t xml:space="preserve"> dựa trên </w:t>
      </w:r>
      <w:r w:rsidR="00926F19">
        <w:rPr>
          <w:lang w:val="vi-VN"/>
        </w:rPr>
        <w:t xml:space="preserve">nguyên tắc </w:t>
      </w:r>
      <w:r w:rsidR="005B3B23" w:rsidRPr="005B3B23">
        <w:rPr>
          <w:lang w:val="vi-VN"/>
        </w:rPr>
        <w:t xml:space="preserve">(Rule-Based </w:t>
      </w:r>
      <w:r>
        <w:rPr>
          <w:lang w:val="vi-VN"/>
        </w:rPr>
        <w:t>Chatbot</w:t>
      </w:r>
      <w:r w:rsidR="005B3B23" w:rsidRPr="005B3B23">
        <w:rPr>
          <w:lang w:val="vi-VN"/>
        </w:rPr>
        <w:t xml:space="preserve">): Hoạt động dựa trên các quy tắc và kịch bản được lập trình trước. Các phản hồi của </w:t>
      </w:r>
      <w:r>
        <w:rPr>
          <w:lang w:val="vi-VN"/>
        </w:rPr>
        <w:t>chatbot</w:t>
      </w:r>
      <w:r w:rsidR="005B3B23" w:rsidRPr="005B3B23">
        <w:rPr>
          <w:lang w:val="vi-VN"/>
        </w:rPr>
        <w:t xml:space="preserve"> bị giới hạn trong phạm vi những gì đã được xác định trước.</w:t>
      </w:r>
    </w:p>
    <w:p w14:paraId="02294353" w14:textId="78094CD7" w:rsidR="005B3B23" w:rsidRDefault="00B72FDD" w:rsidP="005B3B23">
      <w:pPr>
        <w:pStyle w:val="ListParagraph"/>
        <w:numPr>
          <w:ilvl w:val="0"/>
          <w:numId w:val="35"/>
        </w:numPr>
        <w:ind w:left="284"/>
        <w:rPr>
          <w:lang w:val="vi-VN"/>
        </w:rPr>
      </w:pPr>
      <w:r>
        <w:rPr>
          <w:lang w:val="vi-VN"/>
        </w:rPr>
        <w:t>Chatbot</w:t>
      </w:r>
      <w:r w:rsidR="005B3B23" w:rsidRPr="005B3B23">
        <w:rPr>
          <w:lang w:val="vi-VN"/>
        </w:rPr>
        <w:t xml:space="preserve"> dựa </w:t>
      </w:r>
      <w:r w:rsidR="00926F19">
        <w:rPr>
          <w:lang w:val="vi-VN"/>
        </w:rPr>
        <w:t xml:space="preserve">trên trí tuệ nhân tạo </w:t>
      </w:r>
      <w:r w:rsidR="005B3B23" w:rsidRPr="005B3B23">
        <w:rPr>
          <w:lang w:val="vi-VN"/>
        </w:rPr>
        <w:t>(</w:t>
      </w:r>
      <w:r w:rsidR="00926F19">
        <w:rPr>
          <w:lang w:val="vi-VN"/>
        </w:rPr>
        <w:t xml:space="preserve">Artificial Intellinge </w:t>
      </w:r>
      <w:r>
        <w:rPr>
          <w:lang w:val="vi-VN"/>
        </w:rPr>
        <w:t>Chatbot</w:t>
      </w:r>
      <w:r w:rsidR="005B3B23" w:rsidRPr="005B3B23">
        <w:rPr>
          <w:lang w:val="vi-VN"/>
        </w:rPr>
        <w:t xml:space="preserve">): Sử dụng </w:t>
      </w:r>
      <w:r w:rsidR="00926F19">
        <w:rPr>
          <w:lang w:val="vi-VN"/>
        </w:rPr>
        <w:t xml:space="preserve">trí tuệ nhân tạo </w:t>
      </w:r>
      <w:r w:rsidR="00926F19" w:rsidRPr="00926F19">
        <w:rPr>
          <w:lang w:val="vi-VN"/>
        </w:rPr>
        <w:t>tự động học tập từ dữ liệu người dùng và cải thiện khả năng hoạt động.</w:t>
      </w:r>
    </w:p>
    <w:p w14:paraId="0408692C" w14:textId="77777777" w:rsidR="005B3B23" w:rsidRPr="005B3B23" w:rsidRDefault="005B3B23" w:rsidP="005B3B23">
      <w:pPr>
        <w:pStyle w:val="ListParagraph"/>
        <w:numPr>
          <w:ilvl w:val="0"/>
          <w:numId w:val="33"/>
        </w:numPr>
        <w:rPr>
          <w:lang w:val="vi-VN"/>
        </w:rPr>
      </w:pPr>
      <w:r w:rsidRPr="005B3B23">
        <w:rPr>
          <w:lang w:val="vi-VN"/>
        </w:rPr>
        <w:t>Theo cách thức hoạt động:</w:t>
      </w:r>
    </w:p>
    <w:p w14:paraId="080E68C2" w14:textId="683D4A4B" w:rsidR="005B3B23" w:rsidRPr="005B3B23" w:rsidRDefault="00B72FDD" w:rsidP="005B3B23">
      <w:pPr>
        <w:pStyle w:val="ListParagraph"/>
        <w:numPr>
          <w:ilvl w:val="0"/>
          <w:numId w:val="35"/>
        </w:numPr>
        <w:ind w:left="284"/>
        <w:rPr>
          <w:lang w:val="vi-VN"/>
        </w:rPr>
      </w:pPr>
      <w:r>
        <w:rPr>
          <w:lang w:val="vi-VN"/>
        </w:rPr>
        <w:lastRenderedPageBreak/>
        <w:t>Chatbot</w:t>
      </w:r>
      <w:r w:rsidR="005B3B23" w:rsidRPr="005B3B23">
        <w:rPr>
          <w:lang w:val="vi-VN"/>
        </w:rPr>
        <w:t xml:space="preserve"> dựa trên văn bản (Text-Based </w:t>
      </w:r>
      <w:r>
        <w:rPr>
          <w:lang w:val="vi-VN"/>
        </w:rPr>
        <w:t>Chatbot</w:t>
      </w:r>
      <w:r w:rsidR="005B3B23" w:rsidRPr="005B3B23">
        <w:rPr>
          <w:lang w:val="vi-VN"/>
        </w:rPr>
        <w:t>): Giao tiếp với người dùng thông qua văn bản, thường là qua các ứng dụng nhắn tin, trang web, hoặc ứng dụng di động.</w:t>
      </w:r>
    </w:p>
    <w:p w14:paraId="2BD585C9" w14:textId="4F1B506C" w:rsidR="005B3B23" w:rsidRPr="005B3B23" w:rsidRDefault="00B72FDD" w:rsidP="005B3B23">
      <w:pPr>
        <w:pStyle w:val="ListParagraph"/>
        <w:numPr>
          <w:ilvl w:val="0"/>
          <w:numId w:val="35"/>
        </w:numPr>
        <w:ind w:left="284"/>
        <w:rPr>
          <w:lang w:val="vi-VN"/>
        </w:rPr>
      </w:pPr>
      <w:r>
        <w:rPr>
          <w:lang w:val="vi-VN"/>
        </w:rPr>
        <w:t>Chatbot</w:t>
      </w:r>
      <w:r w:rsidR="005B3B23" w:rsidRPr="005B3B23">
        <w:rPr>
          <w:lang w:val="vi-VN"/>
        </w:rPr>
        <w:t xml:space="preserve"> dựa trên giọng nói (Voice-Based </w:t>
      </w:r>
      <w:r>
        <w:rPr>
          <w:lang w:val="vi-VN"/>
        </w:rPr>
        <w:t>Chatbot</w:t>
      </w:r>
      <w:r w:rsidR="005B3B23" w:rsidRPr="005B3B23">
        <w:rPr>
          <w:lang w:val="vi-VN"/>
        </w:rPr>
        <w:t>): Sử dụng nhận dạng giọng nói để tương tác với người dùng thông qua cuộc trò chuyện giọng nói.</w:t>
      </w:r>
    </w:p>
    <w:p w14:paraId="397A4969" w14:textId="77777777" w:rsidR="005B3B23" w:rsidRPr="005B3B23" w:rsidRDefault="005B3B23" w:rsidP="005B3B23">
      <w:pPr>
        <w:pStyle w:val="ListParagraph"/>
        <w:numPr>
          <w:ilvl w:val="0"/>
          <w:numId w:val="33"/>
        </w:numPr>
        <w:rPr>
          <w:lang w:val="vi-VN"/>
        </w:rPr>
      </w:pPr>
      <w:r w:rsidRPr="005B3B23">
        <w:rPr>
          <w:lang w:val="vi-VN"/>
        </w:rPr>
        <w:t>Theo loại công nghệ:</w:t>
      </w:r>
    </w:p>
    <w:p w14:paraId="499007FB" w14:textId="3AD85B0C" w:rsidR="005B3B23" w:rsidRPr="005B3B23" w:rsidRDefault="00B72FDD" w:rsidP="005B3B23">
      <w:pPr>
        <w:pStyle w:val="ListParagraph"/>
        <w:numPr>
          <w:ilvl w:val="0"/>
          <w:numId w:val="36"/>
        </w:numPr>
        <w:ind w:left="284"/>
        <w:rPr>
          <w:lang w:val="vi-VN"/>
        </w:rPr>
      </w:pPr>
      <w:r>
        <w:rPr>
          <w:lang w:val="vi-VN"/>
        </w:rPr>
        <w:t>Chatbot</w:t>
      </w:r>
      <w:r w:rsidR="005B3B23" w:rsidRPr="005B3B23">
        <w:rPr>
          <w:lang w:val="vi-VN"/>
        </w:rPr>
        <w:t xml:space="preserve"> truyền thống: Dựa trên ngôn ngữ và các thuật toán xử lý ngôn ngữ tự nhiên truyền thống.</w:t>
      </w:r>
    </w:p>
    <w:p w14:paraId="1BCEABAF" w14:textId="28774579" w:rsidR="005B3B23" w:rsidRPr="005B3B23" w:rsidRDefault="00B72FDD" w:rsidP="005B3B23">
      <w:pPr>
        <w:pStyle w:val="ListParagraph"/>
        <w:numPr>
          <w:ilvl w:val="0"/>
          <w:numId w:val="36"/>
        </w:numPr>
        <w:ind w:left="284"/>
        <w:rPr>
          <w:lang w:val="vi-VN"/>
        </w:rPr>
      </w:pPr>
      <w:r>
        <w:rPr>
          <w:lang w:val="vi-VN"/>
        </w:rPr>
        <w:t>Chatbot</w:t>
      </w:r>
      <w:r w:rsidR="005B3B23" w:rsidRPr="005B3B23">
        <w:rPr>
          <w:lang w:val="vi-VN"/>
        </w:rPr>
        <w:t xml:space="preserve"> học sâu (Deep Learning </w:t>
      </w:r>
      <w:r>
        <w:rPr>
          <w:lang w:val="vi-VN"/>
        </w:rPr>
        <w:t>Chatbot</w:t>
      </w:r>
      <w:r w:rsidR="005B3B23" w:rsidRPr="005B3B23">
        <w:rPr>
          <w:lang w:val="vi-VN"/>
        </w:rPr>
        <w:t>): Sử dụng các kiến thức từ học sâu và mạng nơ-ron để hiểu và tạo ra câu trả lời tự nhiên hơn.</w:t>
      </w:r>
    </w:p>
    <w:p w14:paraId="3EF2543D" w14:textId="4B73FA30" w:rsidR="005B3B23" w:rsidRPr="005B3B23" w:rsidRDefault="005B3B23" w:rsidP="005B3B23">
      <w:pPr>
        <w:pStyle w:val="ListParagraph"/>
        <w:numPr>
          <w:ilvl w:val="0"/>
          <w:numId w:val="33"/>
        </w:numPr>
        <w:rPr>
          <w:lang w:val="vi-VN"/>
        </w:rPr>
      </w:pPr>
      <w:r w:rsidRPr="005B3B23">
        <w:rPr>
          <w:lang w:val="vi-VN"/>
        </w:rPr>
        <w:t>Theo ngữ cảnh ứng dụng:</w:t>
      </w:r>
    </w:p>
    <w:p w14:paraId="71967DCD" w14:textId="6C7EE589" w:rsidR="005B3B23" w:rsidRPr="005B3B23" w:rsidRDefault="00B72FDD" w:rsidP="005B3B23">
      <w:pPr>
        <w:pStyle w:val="ListParagraph"/>
        <w:numPr>
          <w:ilvl w:val="0"/>
          <w:numId w:val="36"/>
        </w:numPr>
        <w:ind w:left="284"/>
        <w:rPr>
          <w:lang w:val="vi-VN"/>
        </w:rPr>
      </w:pPr>
      <w:r>
        <w:rPr>
          <w:lang w:val="vi-VN"/>
        </w:rPr>
        <w:t>Chatbot</w:t>
      </w:r>
      <w:r w:rsidR="005B3B23" w:rsidRPr="005B3B23">
        <w:rPr>
          <w:lang w:val="vi-VN"/>
        </w:rPr>
        <w:t xml:space="preserve"> dành cho doanh nghiệp (Enterprise </w:t>
      </w:r>
      <w:r>
        <w:rPr>
          <w:lang w:val="vi-VN"/>
        </w:rPr>
        <w:t>Chatbot</w:t>
      </w:r>
      <w:r w:rsidR="005B3B23" w:rsidRPr="005B3B23">
        <w:rPr>
          <w:lang w:val="vi-VN"/>
        </w:rPr>
        <w:t>): Được triển khai trong môi trường doanh nghiệp để hỗ trợ nhiều tác vụ như quản lý dự án, tư vấn nhân sự, quản lý hỗ trợ kỹ thuật.</w:t>
      </w:r>
    </w:p>
    <w:p w14:paraId="61DA0EDC" w14:textId="25F85564" w:rsidR="004E1C70" w:rsidRPr="004E1C70" w:rsidRDefault="00B72FDD" w:rsidP="00DF7892">
      <w:pPr>
        <w:pStyle w:val="ListParagraph"/>
        <w:numPr>
          <w:ilvl w:val="0"/>
          <w:numId w:val="36"/>
        </w:numPr>
        <w:ind w:left="284"/>
      </w:pPr>
      <w:r>
        <w:rPr>
          <w:lang w:val="vi-VN"/>
        </w:rPr>
        <w:t>Chatbot</w:t>
      </w:r>
      <w:r w:rsidR="005B3B23" w:rsidRPr="00700731">
        <w:rPr>
          <w:lang w:val="vi-VN"/>
        </w:rPr>
        <w:t xml:space="preserve"> xã hội: Được sử dụng trong các nền tảng mạng xã hội để tương tác với người dùng trong môi trường xã hội.</w:t>
      </w:r>
    </w:p>
    <w:p w14:paraId="18636638" w14:textId="256278CF" w:rsidR="000D0D7F" w:rsidRDefault="00BA6C44" w:rsidP="008E608E">
      <w:pPr>
        <w:pStyle w:val="Heading3"/>
      </w:pPr>
      <w:bookmarkStart w:id="27" w:name="_Toc143557038"/>
      <w:r>
        <w:t xml:space="preserve">Một số ứng dụng của </w:t>
      </w:r>
      <w:r w:rsidR="00B72FDD">
        <w:t>Chatbot</w:t>
      </w:r>
      <w:bookmarkEnd w:id="27"/>
    </w:p>
    <w:p w14:paraId="56BB9675" w14:textId="51E20078" w:rsidR="00783B77" w:rsidRDefault="00BE4FD8" w:rsidP="00783B77">
      <w:pPr>
        <w:pStyle w:val="ListParagraph"/>
        <w:numPr>
          <w:ilvl w:val="0"/>
          <w:numId w:val="32"/>
        </w:numPr>
        <w:rPr>
          <w:lang w:val="vi-VN"/>
        </w:rPr>
      </w:pPr>
      <w:r w:rsidRPr="00BE4FD8">
        <w:rPr>
          <w:lang w:val="vi-VN"/>
        </w:rPr>
        <w:t>Dịch vụ khách hàng: Chatbot có thể giúp cung cấp hỗ trợ tức thì cho các câu hỏi thường gặp và vấn đề kỹ thuật. Chúng có khả năng cung cấp thông tin, hướng dẫn sửa lỗi và giải quyết vấn đề của khách hàng.</w:t>
      </w:r>
    </w:p>
    <w:p w14:paraId="24A0A473" w14:textId="68F2C398" w:rsidR="00F85523" w:rsidRPr="00F85523" w:rsidRDefault="00F85523" w:rsidP="00F85523">
      <w:pPr>
        <w:ind w:firstLine="720"/>
        <w:rPr>
          <w:lang w:val="vi-VN"/>
        </w:rPr>
      </w:pPr>
      <w:r>
        <w:rPr>
          <w:lang w:val="vi-VN"/>
        </w:rPr>
        <w:t xml:space="preserve">Ví dụ: </w:t>
      </w:r>
      <w:r>
        <w:rPr>
          <w:lang w:val="vi-VN"/>
        </w:rPr>
        <w:fldChar w:fldCharType="begin"/>
      </w:r>
      <w:r>
        <w:rPr>
          <w:lang w:val="vi-VN"/>
        </w:rPr>
        <w:instrText xml:space="preserve"> ADDIN EN.CITE &lt;EndNote&gt;&lt;Cite&gt;&lt;Author&gt;Mursalzade&lt;/Author&gt;&lt;Year&gt;2022&lt;/Year&gt;&lt;RecNum&gt;11&lt;/RecNum&gt;&lt;DisplayText&gt;[2]&lt;/DisplayText&gt;&lt;record&gt;&lt;rec-number&gt;11&lt;/rec-number&gt;&lt;foreign-keys&gt;&lt;key app="EN" db-id="00tfrx2tgtw9waefddnp9rt8e05p5r2ea0z9" timestamp="1692522356"&gt;11&lt;/key&gt;&lt;/foreign-keys&gt;&lt;ref-type name="Web Page"&gt;12&lt;/ref-type&gt;&lt;contributors&gt;&lt;authors&gt;&lt;author&gt;Ruslan Mursalzade&lt;/author&gt;&lt;/authors&gt;&lt;/contributors&gt;&lt;titles&gt;&lt;title&gt;Introducing Answer Bot&lt;/title&gt;&lt;/titles&gt;&lt;dates&gt;&lt;year&gt;2022&lt;/year&gt;&lt;/dates&gt;&lt;urls&gt;&lt;related-urls&gt;&lt;url&gt;https://www.zendesk.com/blog/introducing-answer-bot/&lt;/url&gt;&lt;/related-urls&gt;&lt;/urls&gt;&lt;/record&gt;&lt;/Cite&gt;&lt;/EndNote&gt;</w:instrText>
      </w:r>
      <w:r>
        <w:rPr>
          <w:lang w:val="vi-VN"/>
        </w:rPr>
        <w:fldChar w:fldCharType="separate"/>
      </w:r>
      <w:r>
        <w:rPr>
          <w:noProof/>
          <w:lang w:val="vi-VN"/>
        </w:rPr>
        <w:t>[</w:t>
      </w:r>
      <w:hyperlink w:anchor="_ENREF_2" w:tooltip="Mursalzade, 2022 #11" w:history="1">
        <w:r w:rsidR="00DD0450">
          <w:rPr>
            <w:noProof/>
            <w:lang w:val="vi-VN"/>
          </w:rPr>
          <w:t>2</w:t>
        </w:r>
      </w:hyperlink>
      <w:r>
        <w:rPr>
          <w:noProof/>
          <w:lang w:val="vi-VN"/>
        </w:rPr>
        <w:t>]</w:t>
      </w:r>
      <w:r>
        <w:rPr>
          <w:lang w:val="vi-VN"/>
        </w:rPr>
        <w:fldChar w:fldCharType="end"/>
      </w:r>
      <w:r>
        <w:rPr>
          <w:lang w:val="vi-VN"/>
        </w:rPr>
        <w:t xml:space="preserve"> </w:t>
      </w:r>
      <w:r w:rsidRPr="00F85523">
        <w:rPr>
          <w:lang w:val="vi-VN"/>
        </w:rPr>
        <w:t>Answer Bot là một chatbot hỗ trợ khách hàng được tích hợp vào hệ thống Zendesk. Khi khách hàng gửi một câu hỏi, Answer Bot sẽ tự động tìm kiếm trong cơ sở dữ liệu hỗ trợ để cung cấp câu trả lời thích hợp</w:t>
      </w:r>
    </w:p>
    <w:p w14:paraId="03529682" w14:textId="77777777" w:rsidR="00BE4FD8" w:rsidRDefault="00BE4FD8" w:rsidP="00BE4FD8">
      <w:pPr>
        <w:pStyle w:val="ListParagraph"/>
        <w:numPr>
          <w:ilvl w:val="0"/>
          <w:numId w:val="32"/>
        </w:numPr>
        <w:rPr>
          <w:lang w:val="vi-VN"/>
        </w:rPr>
      </w:pPr>
      <w:r w:rsidRPr="00BE4FD8">
        <w:rPr>
          <w:lang w:val="vi-VN"/>
        </w:rPr>
        <w:t>Bán hàng và Thương mại điện tử: Chatbot có thể giúp tư vấn sản phẩm, giải đáp câu hỏi về thông tin sản phẩm, quy trình đặt hàng và thanh toán, tạo ra trải nghiệm mua sắm trực tuyến thuận tiện.</w:t>
      </w:r>
    </w:p>
    <w:p w14:paraId="41AE07B9" w14:textId="36A98B3E" w:rsidR="00BE4FD8" w:rsidRPr="00BE4FD8" w:rsidRDefault="00BE4FD8" w:rsidP="00783B77">
      <w:pPr>
        <w:ind w:firstLine="720"/>
        <w:rPr>
          <w:lang w:val="vi-VN"/>
        </w:rPr>
      </w:pPr>
      <w:r>
        <w:rPr>
          <w:lang w:val="vi-VN"/>
        </w:rPr>
        <w:t xml:space="preserve">Ví dụ: </w:t>
      </w:r>
      <w:r w:rsidR="000E4F87">
        <w:rPr>
          <w:lang w:val="vi-VN"/>
        </w:rPr>
        <w:fldChar w:fldCharType="begin"/>
      </w:r>
      <w:r w:rsidR="00F85523">
        <w:rPr>
          <w:lang w:val="vi-VN"/>
        </w:rPr>
        <w:instrText xml:space="preserve"> ADDIN EN.CITE &lt;EndNote&gt;&lt;Cite&gt;&lt;Author&gt;Singapore&lt;/Author&gt;&lt;Year&gt;2023&lt;/Year&gt;&lt;RecNum&gt;4&lt;/RecNum&gt;&lt;DisplayText&gt;[3]&lt;/DisplayText&gt;&lt;record&gt;&lt;rec-number&gt;4&lt;/rec-number&gt;&lt;foreign-keys&gt;&lt;key app="EN" db-id="00tfrx2tgtw9waefddnp9rt8e05p5r2ea0z9" timestamp="1692520291"&gt;4&lt;/key&gt;&lt;/foreign-keys&gt;&lt;ref-type name="Web Page"&gt;12&lt;/ref-type&gt;&lt;contributors&gt;&lt;authors&gt;&lt;author&gt;Sephora Singapore&lt;/author&gt;&lt;/authors&gt;&lt;/contributors&gt;&lt;titles&gt;&lt;title&gt;Sephora Virtual Artist | Sephora Singapore&lt;/title&gt;&lt;/titles&gt;&lt;dates&gt;&lt;year&gt;2023&lt;/year&gt;&lt;/dates&gt;&lt;urls&gt;&lt;related-urls&gt;&lt;url&gt;https://www.sephora.sg/pages/virtual-artist&lt;/url&gt;&lt;/related-urls&gt;&lt;/urls&gt;&lt;/record&gt;&lt;/Cite&gt;&lt;/EndNote&gt;</w:instrText>
      </w:r>
      <w:r w:rsidR="000E4F87">
        <w:rPr>
          <w:lang w:val="vi-VN"/>
        </w:rPr>
        <w:fldChar w:fldCharType="separate"/>
      </w:r>
      <w:r w:rsidR="00F85523">
        <w:rPr>
          <w:noProof/>
          <w:lang w:val="vi-VN"/>
        </w:rPr>
        <w:t>[</w:t>
      </w:r>
      <w:hyperlink w:anchor="_ENREF_3" w:tooltip="Singapore, 2023 #4" w:history="1">
        <w:r w:rsidR="00DD0450">
          <w:rPr>
            <w:noProof/>
            <w:lang w:val="vi-VN"/>
          </w:rPr>
          <w:t>3</w:t>
        </w:r>
      </w:hyperlink>
      <w:r w:rsidR="00F85523">
        <w:rPr>
          <w:noProof/>
          <w:lang w:val="vi-VN"/>
        </w:rPr>
        <w:t>]</w:t>
      </w:r>
      <w:r w:rsidR="000E4F87">
        <w:rPr>
          <w:lang w:val="vi-VN"/>
        </w:rPr>
        <w:fldChar w:fldCharType="end"/>
      </w:r>
      <w:r w:rsidR="000E4F87">
        <w:rPr>
          <w:lang w:val="vi-VN"/>
        </w:rPr>
        <w:t xml:space="preserve"> </w:t>
      </w:r>
      <w:r w:rsidRPr="00BE4FD8">
        <w:rPr>
          <w:lang w:val="vi-VN"/>
        </w:rPr>
        <w:t>Sephora Virtual Artist là một chatbot cho phép người dùng thử nghiệm mỹ phẩm ảo trên khuôn mặt của họ thông qua camera điện thoại, giúp họ chọn sản phẩm mỹ phẩm phù hợp.</w:t>
      </w:r>
    </w:p>
    <w:p w14:paraId="6AB75E26" w14:textId="0E119C47" w:rsidR="00783B77" w:rsidRPr="00783B77" w:rsidRDefault="00BE4FD8" w:rsidP="00783B77">
      <w:pPr>
        <w:pStyle w:val="ListParagraph"/>
        <w:numPr>
          <w:ilvl w:val="0"/>
          <w:numId w:val="32"/>
        </w:numPr>
        <w:rPr>
          <w:lang w:val="vi-VN"/>
        </w:rPr>
      </w:pPr>
      <w:r w:rsidRPr="00BE4FD8">
        <w:rPr>
          <w:lang w:val="vi-VN"/>
        </w:rPr>
        <w:lastRenderedPageBreak/>
        <w:t>Lĩnh vực Sức khỏe: Chatbot có thể cung cấp thông tin về triệu chứng bệnh, chế độ dinh dưỡng, lời khuyên về sức khỏe và thậm chí lên lịch hẹn với bác sĩ.</w:t>
      </w:r>
    </w:p>
    <w:p w14:paraId="5240B015" w14:textId="33548D23" w:rsidR="00783B77" w:rsidRPr="00783B77" w:rsidRDefault="00783B77" w:rsidP="00783B77">
      <w:pPr>
        <w:ind w:firstLine="720"/>
        <w:rPr>
          <w:lang w:val="vi-VN"/>
        </w:rPr>
      </w:pPr>
      <w:r w:rsidRPr="00783B77">
        <w:rPr>
          <w:lang w:val="vi-VN"/>
        </w:rPr>
        <w:t xml:space="preserve">Ví dụ: </w:t>
      </w:r>
      <w:r w:rsidRPr="00783B77">
        <w:rPr>
          <w:lang w:val="vi-VN"/>
        </w:rPr>
        <w:fldChar w:fldCharType="begin"/>
      </w:r>
      <w:r w:rsidR="00F85523">
        <w:rPr>
          <w:lang w:val="vi-VN"/>
        </w:rPr>
        <w:instrText xml:space="preserve"> ADDIN EN.CITE &lt;EndNote&gt;&lt;Cite&gt;&lt;RecNum&gt;5&lt;/RecNum&gt;&lt;DisplayText&gt;[4]&lt;/DisplayText&gt;&lt;record&gt;&lt;rec-number&gt;5&lt;/rec-number&gt;&lt;foreign-keys&gt;&lt;key app="EN" db-id="00tfrx2tgtw9waefddnp9rt8e05p5r2ea0z9" timestamp="1692520699"&gt;5&lt;/key&gt;&lt;/foreign-keys&gt;&lt;ref-type name="Web Page"&gt;12&lt;/ref-type&gt;&lt;contributors&gt;&lt;/contributors&gt;&lt;titles&gt;&lt;title&gt;Babylon&lt;/title&gt;&lt;/titles&gt;&lt;dates&gt;&lt;/dates&gt;&lt;urls&gt;&lt;related-urls&gt;&lt;url&gt;https://www.babylonhealth.com/&lt;/url&gt;&lt;/related-urls&gt;&lt;/urls&gt;&lt;/record&gt;&lt;/Cite&gt;&lt;/EndNote&gt;</w:instrText>
      </w:r>
      <w:r w:rsidRPr="00783B77">
        <w:rPr>
          <w:lang w:val="vi-VN"/>
        </w:rPr>
        <w:fldChar w:fldCharType="separate"/>
      </w:r>
      <w:r w:rsidR="00F85523">
        <w:rPr>
          <w:noProof/>
          <w:lang w:val="vi-VN"/>
        </w:rPr>
        <w:t>[</w:t>
      </w:r>
      <w:hyperlink w:anchor="_ENREF_4" w:tooltip=",  #5" w:history="1">
        <w:r w:rsidR="00DD0450">
          <w:rPr>
            <w:noProof/>
            <w:lang w:val="vi-VN"/>
          </w:rPr>
          <w:t>4</w:t>
        </w:r>
      </w:hyperlink>
      <w:r w:rsidR="00F85523">
        <w:rPr>
          <w:noProof/>
          <w:lang w:val="vi-VN"/>
        </w:rPr>
        <w:t>]</w:t>
      </w:r>
      <w:r w:rsidRPr="00783B77">
        <w:rPr>
          <w:lang w:val="vi-VN"/>
        </w:rPr>
        <w:fldChar w:fldCharType="end"/>
      </w:r>
      <w:r w:rsidRPr="00783B77">
        <w:rPr>
          <w:lang w:val="vi-VN"/>
        </w:rPr>
        <w:t xml:space="preserve"> Babylon Health là một ứng dụng hỗ trợ sức khỏe cá nhân có chatbot tích hợp, giúp người dùng tư vấn về triệu chứng bệnh, đặt lịch hẹn với bác sĩ và cung cấp lời khuyên về sức khỏe</w:t>
      </w:r>
    </w:p>
    <w:p w14:paraId="3A64F106" w14:textId="77777777" w:rsidR="00BE4FD8" w:rsidRDefault="00BE4FD8" w:rsidP="00BE4FD8">
      <w:pPr>
        <w:pStyle w:val="ListParagraph"/>
        <w:numPr>
          <w:ilvl w:val="0"/>
          <w:numId w:val="32"/>
        </w:numPr>
        <w:rPr>
          <w:lang w:val="vi-VN"/>
        </w:rPr>
      </w:pPr>
      <w:r w:rsidRPr="00BE4FD8">
        <w:rPr>
          <w:lang w:val="vi-VN"/>
        </w:rPr>
        <w:t>Ngân hàng và Tài chính: Chatbot có thể cung cấp thông tin về tài khoản, giao dịch, lãi suất, và thậm chí thực hiện một số giao dịch cơ bản như chuyển khoản.</w:t>
      </w:r>
    </w:p>
    <w:p w14:paraId="674F4F61" w14:textId="0F9D2F3C" w:rsidR="00783B77" w:rsidRPr="00783B77" w:rsidRDefault="00783B77" w:rsidP="00783B77">
      <w:pPr>
        <w:ind w:firstLine="720"/>
        <w:rPr>
          <w:lang w:val="vi-VN"/>
        </w:rPr>
      </w:pPr>
      <w:r>
        <w:rPr>
          <w:lang w:val="vi-VN"/>
        </w:rPr>
        <w:t xml:space="preserve">Ví dụ: </w:t>
      </w:r>
      <w:r>
        <w:rPr>
          <w:lang w:val="vi-VN"/>
        </w:rPr>
        <w:fldChar w:fldCharType="begin"/>
      </w:r>
      <w:r w:rsidR="00F85523">
        <w:rPr>
          <w:lang w:val="vi-VN"/>
        </w:rPr>
        <w:instrText xml:space="preserve"> ADDIN EN.CITE &lt;EndNote&gt;&lt;Cite&gt;&lt;Year&gt;2023&lt;/Year&gt;&lt;RecNum&gt;6&lt;/RecNum&gt;&lt;DisplayText&gt;[5]&lt;/DisplayText&gt;&lt;record&gt;&lt;rec-number&gt;6&lt;/rec-number&gt;&lt;foreign-keys&gt;&lt;key app="EN" db-id="00tfrx2tgtw9waefddnp9rt8e05p5r2ea0z9" timestamp="1692520907"&gt;6&lt;/key&gt;&lt;/foreign-keys&gt;&lt;ref-type name="Web Page"&gt;12&lt;/ref-type&gt;&lt;contributors&gt;&lt;/contributors&gt;&lt;titles&gt;&lt;title&gt;&lt;style face="normal" font="default" size="100%"&gt;Erica&lt;/style&gt;&lt;style face="normal" font="default" charset="163" size="100%"&gt; - Bank of America Mobile Banking app&lt;/style&gt;&lt;/title&gt;&lt;/titles&gt;&lt;dates&gt;&lt;year&gt;2023&lt;/year&gt;&lt;/dates&gt;&lt;urls&gt;&lt;related-urls&gt;&lt;url&gt;https://promotions.bankofamerica.com/digitalbanking/mobilebanking/erica&lt;/url&gt;&lt;/related-urls&gt;&lt;/urls&gt;&lt;/record&gt;&lt;/Cite&gt;&lt;/EndNote&gt;</w:instrText>
      </w:r>
      <w:r>
        <w:rPr>
          <w:lang w:val="vi-VN"/>
        </w:rPr>
        <w:fldChar w:fldCharType="separate"/>
      </w:r>
      <w:r w:rsidR="00F85523">
        <w:rPr>
          <w:noProof/>
          <w:lang w:val="vi-VN"/>
        </w:rPr>
        <w:t>[</w:t>
      </w:r>
      <w:hyperlink w:anchor="_ENREF_5" w:tooltip=", 2023 #6" w:history="1">
        <w:r w:rsidR="00DD0450">
          <w:rPr>
            <w:noProof/>
            <w:lang w:val="vi-VN"/>
          </w:rPr>
          <w:t>5</w:t>
        </w:r>
      </w:hyperlink>
      <w:r w:rsidR="00F85523">
        <w:rPr>
          <w:noProof/>
          <w:lang w:val="vi-VN"/>
        </w:rPr>
        <w:t>]</w:t>
      </w:r>
      <w:r>
        <w:rPr>
          <w:lang w:val="vi-VN"/>
        </w:rPr>
        <w:fldChar w:fldCharType="end"/>
      </w:r>
      <w:r>
        <w:rPr>
          <w:lang w:val="vi-VN"/>
        </w:rPr>
        <w:t xml:space="preserve"> </w:t>
      </w:r>
      <w:r w:rsidRPr="00783B77">
        <w:rPr>
          <w:lang w:val="vi-VN"/>
        </w:rPr>
        <w:t>Erica là chatbot của Bank of America, giúp người dùng kiểm tra số dư tài khoản, thực hiện chuyển khoản, đặt lịch hẹn với chuyên viên tài chính và cung cấp thông tin về tài chính cá nhân.</w:t>
      </w:r>
    </w:p>
    <w:p w14:paraId="4D7F47A0" w14:textId="77777777" w:rsidR="00BE4FD8" w:rsidRDefault="00BE4FD8" w:rsidP="00BE4FD8">
      <w:pPr>
        <w:pStyle w:val="ListParagraph"/>
        <w:numPr>
          <w:ilvl w:val="0"/>
          <w:numId w:val="32"/>
        </w:numPr>
        <w:rPr>
          <w:lang w:val="vi-VN"/>
        </w:rPr>
      </w:pPr>
      <w:r w:rsidRPr="00BE4FD8">
        <w:rPr>
          <w:lang w:val="vi-VN"/>
        </w:rPr>
        <w:t>Giáo dục: Chatbot có thể giúp đáp án các câu hỏi học tập, cung cấp tài liệu tham khảo, hướng dẫn về chương trình học, và cung cấp hỗ trợ cho việc học từ xa.</w:t>
      </w:r>
    </w:p>
    <w:p w14:paraId="0DB02033" w14:textId="01B7E7D3" w:rsidR="00783B77" w:rsidRPr="00783B77" w:rsidRDefault="00783B77" w:rsidP="000B68C0">
      <w:pPr>
        <w:ind w:firstLine="720"/>
        <w:rPr>
          <w:lang w:val="vi-VN"/>
        </w:rPr>
      </w:pPr>
      <w:r>
        <w:rPr>
          <w:lang w:val="vi-VN"/>
        </w:rPr>
        <w:t xml:space="preserve">Ví dụ: </w:t>
      </w:r>
      <w:r w:rsidRPr="00783B77">
        <w:rPr>
          <w:lang w:val="vi-VN"/>
        </w:rPr>
        <w:t>Duolingo sử dụng chatbot trong quá trình học ngôn ngữ. Người dùng có thể tương tác với các chatbot để thực hành giao tiếp và rèn luyện khả năng ngôn ngữ</w:t>
      </w:r>
    </w:p>
    <w:p w14:paraId="26EB93CD" w14:textId="77777777" w:rsidR="00BE4FD8" w:rsidRDefault="00BE4FD8" w:rsidP="00BE4FD8">
      <w:pPr>
        <w:pStyle w:val="ListParagraph"/>
        <w:numPr>
          <w:ilvl w:val="0"/>
          <w:numId w:val="32"/>
        </w:numPr>
        <w:rPr>
          <w:lang w:val="vi-VN"/>
        </w:rPr>
      </w:pPr>
      <w:r w:rsidRPr="00BE4FD8">
        <w:rPr>
          <w:lang w:val="vi-VN"/>
        </w:rPr>
        <w:t>Lĩnh vực Du lịch: Chatbot có thể tư vấn về điểm đến, đặt vé máy bay, đặt khách sạn, và cung cấp thông tin về lịch trình du lịch.</w:t>
      </w:r>
    </w:p>
    <w:p w14:paraId="76EDC63D" w14:textId="7894793B" w:rsidR="009529F0" w:rsidRPr="009529F0" w:rsidRDefault="009529F0" w:rsidP="000B68C0">
      <w:pPr>
        <w:ind w:firstLine="720"/>
        <w:rPr>
          <w:lang w:val="vi-VN"/>
        </w:rPr>
      </w:pPr>
      <w:r>
        <w:rPr>
          <w:lang w:val="vi-VN"/>
        </w:rPr>
        <w:t xml:space="preserve">Ví dụ: </w:t>
      </w:r>
      <w:r>
        <w:rPr>
          <w:lang w:val="vi-VN"/>
        </w:rPr>
        <w:fldChar w:fldCharType="begin"/>
      </w:r>
      <w:r w:rsidR="00F85523">
        <w:rPr>
          <w:lang w:val="vi-VN"/>
        </w:rPr>
        <w:instrText xml:space="preserve"> ADDIN EN.CITE &lt;EndNote&gt;&lt;Cite&gt;&lt;Year&gt;4, 2023&lt;/Year&gt;&lt;RecNum&gt;7&lt;/RecNum&gt;&lt;DisplayText&gt;[6]&lt;/DisplayText&gt;&lt;record&gt;&lt;rec-number&gt;7&lt;/rec-number&gt;&lt;foreign-keys&gt;&lt;key app="EN" db-id="00tfrx2tgtw9waefddnp9rt8e05p5r2ea0z9" timestamp="1692521284"&gt;7&lt;/key&gt;&lt;/foreign-keys&gt;&lt;ref-type name="Web Page"&gt;12&lt;/ref-type&gt;&lt;contributors&gt;&lt;/contributors&gt;&lt;titles&gt;&lt;title&gt;Expedia launches conversational trip planning powered by ChatGPT to inspire members to dream about travel in new ways&lt;/title&gt;&lt;/titles&gt;&lt;dates&gt;&lt;year&gt;4, 2023&lt;/year&gt;&lt;/dates&gt;&lt;urls&gt;&lt;related-urls&gt;&lt;url&gt;https://www.expediagroup.com/investors/news-and-events/financial-releases/news/news-details/2023/Chatgpt-Wrote-This-Press-Release--No-It-Didnt-But-It-Can-Now-Assist-With-Travel-Planning-In-The-Expedia-App/default.aspx&lt;/url&gt;&lt;/related-urls&gt;&lt;/urls&gt;&lt;/record&gt;&lt;/Cite&gt;&lt;/EndNote&gt;</w:instrText>
      </w:r>
      <w:r>
        <w:rPr>
          <w:lang w:val="vi-VN"/>
        </w:rPr>
        <w:fldChar w:fldCharType="separate"/>
      </w:r>
      <w:r w:rsidR="00F85523">
        <w:rPr>
          <w:noProof/>
          <w:lang w:val="vi-VN"/>
        </w:rPr>
        <w:t>[</w:t>
      </w:r>
      <w:hyperlink w:anchor="_ENREF_6" w:tooltip=", 4, 2023 #7" w:history="1">
        <w:r w:rsidR="00DD0450">
          <w:rPr>
            <w:noProof/>
            <w:lang w:val="vi-VN"/>
          </w:rPr>
          <w:t>6</w:t>
        </w:r>
      </w:hyperlink>
      <w:r w:rsidR="00F85523">
        <w:rPr>
          <w:noProof/>
          <w:lang w:val="vi-VN"/>
        </w:rPr>
        <w:t>]</w:t>
      </w:r>
      <w:r>
        <w:rPr>
          <w:lang w:val="vi-VN"/>
        </w:rPr>
        <w:fldChar w:fldCharType="end"/>
      </w:r>
      <w:r>
        <w:rPr>
          <w:lang w:val="vi-VN"/>
        </w:rPr>
        <w:t xml:space="preserve"> </w:t>
      </w:r>
      <w:r w:rsidRPr="009529F0">
        <w:rPr>
          <w:lang w:val="vi-VN"/>
        </w:rPr>
        <w:t>Expedia sử dụng ChatGPT trong ứng dụng di động của họ để hỗ trợ người dùng tìm kiếm thông tin về chỗ ở, vé máy bay, và lựa chọn điểm đến du lịch.</w:t>
      </w:r>
    </w:p>
    <w:p w14:paraId="3691EEAC" w14:textId="77777777" w:rsidR="00BE4FD8" w:rsidRDefault="00BE4FD8" w:rsidP="00BE4FD8">
      <w:pPr>
        <w:pStyle w:val="ListParagraph"/>
        <w:numPr>
          <w:ilvl w:val="0"/>
          <w:numId w:val="32"/>
        </w:numPr>
        <w:rPr>
          <w:lang w:val="vi-VN"/>
        </w:rPr>
      </w:pPr>
      <w:r w:rsidRPr="00BE4FD8">
        <w:rPr>
          <w:lang w:val="vi-VN"/>
        </w:rPr>
        <w:t>Lĩnh vực Nhân sự: Chatbot có thể thực hiện vòng phỏng vấn sơ bộ, giúp tìm kiếm và tuyển dụng ứng viên, cung cấp thông tin về chính sách nhân sự và quy trình làm việc trong công ty.</w:t>
      </w:r>
    </w:p>
    <w:p w14:paraId="41705F69" w14:textId="3DA9BCB6" w:rsidR="000B68C0" w:rsidRPr="000B68C0" w:rsidRDefault="000B68C0" w:rsidP="000B68C0">
      <w:pPr>
        <w:ind w:firstLine="720"/>
        <w:rPr>
          <w:lang w:val="vi-VN"/>
        </w:rPr>
      </w:pPr>
      <w:r>
        <w:rPr>
          <w:lang w:val="vi-VN"/>
        </w:rPr>
        <w:t xml:space="preserve">Ví dụ: </w:t>
      </w:r>
      <w:r>
        <w:rPr>
          <w:lang w:val="vi-VN"/>
        </w:rPr>
        <w:fldChar w:fldCharType="begin"/>
      </w:r>
      <w:r w:rsidR="00F85523">
        <w:rPr>
          <w:lang w:val="vi-VN"/>
        </w:rPr>
        <w:instrText xml:space="preserve"> ADDIN EN.CITE &lt;EndNote&gt;&lt;Cite&gt;&lt;Author&gt;Johnson&lt;/Author&gt;&lt;Year&gt;2016&lt;/Year&gt;&lt;RecNum&gt;8&lt;/RecNum&gt;&lt;DisplayText&gt;[7]&lt;/DisplayText&gt;&lt;record&gt;&lt;rec-number&gt;8&lt;/rec-number&gt;&lt;foreign-keys&gt;&lt;key app="EN" db-id="00tfrx2tgtw9waefddnp9rt8e05p5r2ea0z9" timestamp="1692521425"&gt;8&lt;/key&gt;&lt;/foreign-keys&gt;&lt;ref-type name="Web Page"&gt;12&lt;/ref-type&gt;&lt;contributors&gt;&lt;authors&gt;&lt;author&gt;Khari Johnson&lt;/author&gt;&lt;/authors&gt;&lt;/contributors&gt;&lt;titles&gt;&lt;title&gt;Recruitment chatbot Mya automates 75% of hiring process&lt;/title&gt;&lt;/titles&gt;&lt;dates&gt;&lt;year&gt;2016&lt;/year&gt;&lt;/dates&gt;&lt;urls&gt;&lt;related-urls&gt;&lt;url&gt;https://venturebeat.com/business/recruitment-chatbot-mya-automates-75-of-hiring-process/&lt;/url&gt;&lt;/related-urls&gt;&lt;/urls&gt;&lt;/record&gt;&lt;/Cite&gt;&lt;/EndNote&gt;</w:instrText>
      </w:r>
      <w:r>
        <w:rPr>
          <w:lang w:val="vi-VN"/>
        </w:rPr>
        <w:fldChar w:fldCharType="separate"/>
      </w:r>
      <w:r w:rsidR="00F85523">
        <w:rPr>
          <w:noProof/>
          <w:lang w:val="vi-VN"/>
        </w:rPr>
        <w:t>[</w:t>
      </w:r>
      <w:hyperlink w:anchor="_ENREF_7" w:tooltip="Johnson, 2016 #8" w:history="1">
        <w:r w:rsidR="00DD0450">
          <w:rPr>
            <w:noProof/>
            <w:lang w:val="vi-VN"/>
          </w:rPr>
          <w:t>7</w:t>
        </w:r>
      </w:hyperlink>
      <w:r w:rsidR="00F85523">
        <w:rPr>
          <w:noProof/>
          <w:lang w:val="vi-VN"/>
        </w:rPr>
        <w:t>]</w:t>
      </w:r>
      <w:r>
        <w:rPr>
          <w:lang w:val="vi-VN"/>
        </w:rPr>
        <w:fldChar w:fldCharType="end"/>
      </w:r>
      <w:r>
        <w:rPr>
          <w:lang w:val="vi-VN"/>
        </w:rPr>
        <w:t xml:space="preserve"> </w:t>
      </w:r>
      <w:r w:rsidRPr="000B68C0">
        <w:rPr>
          <w:lang w:val="vi-VN"/>
        </w:rPr>
        <w:t>Mya là một chatbot dành cho quá trình tuyển dụng và nhân sự. Nó có khả năng tương tác với ứng viên, thu thập thông tin, và tự động lên lịch phỏng vấn.</w:t>
      </w:r>
    </w:p>
    <w:p w14:paraId="177E161A" w14:textId="77777777" w:rsidR="00BE4FD8" w:rsidRDefault="00BE4FD8" w:rsidP="00BE4FD8">
      <w:pPr>
        <w:pStyle w:val="ListParagraph"/>
        <w:numPr>
          <w:ilvl w:val="0"/>
          <w:numId w:val="32"/>
        </w:numPr>
        <w:rPr>
          <w:lang w:val="vi-VN"/>
        </w:rPr>
      </w:pPr>
      <w:r w:rsidRPr="00BE4FD8">
        <w:rPr>
          <w:lang w:val="vi-VN"/>
        </w:rPr>
        <w:t>Lĩnh vực Nghiên cứu thị trường: Chatbot có thể thực hiện khảo sát, thu thập dữ liệu từ người dùng về thị trường, xu hướng, và ý kiến về sản phẩm/dịch vụ.</w:t>
      </w:r>
    </w:p>
    <w:p w14:paraId="0C4A156A" w14:textId="6E4A1FAB" w:rsidR="00F85523" w:rsidRPr="00F85523" w:rsidRDefault="00F85523" w:rsidP="00F85523">
      <w:pPr>
        <w:rPr>
          <w:lang w:val="vi-VN"/>
        </w:rPr>
      </w:pPr>
      <w:r>
        <w:rPr>
          <w:lang w:val="vi-VN"/>
        </w:rPr>
        <w:lastRenderedPageBreak/>
        <w:t xml:space="preserve">Ví dụ: </w:t>
      </w:r>
      <w:r>
        <w:rPr>
          <w:lang w:val="vi-VN"/>
        </w:rPr>
        <w:fldChar w:fldCharType="begin"/>
      </w:r>
      <w:r>
        <w:rPr>
          <w:lang w:val="vi-VN"/>
        </w:rPr>
        <w:instrText xml:space="preserve"> ADDIN EN.CITE &lt;EndNote&gt;&lt;Cite&gt;&lt;Year&gt;2023&lt;/Year&gt;&lt;RecNum&gt;9&lt;/RecNum&gt;&lt;DisplayText&gt;[8]&lt;/DisplayText&gt;&lt;record&gt;&lt;rec-number&gt;9&lt;/rec-number&gt;&lt;foreign-keys&gt;&lt;key app="EN" db-id="00tfrx2tgtw9waefddnp9rt8e05p5r2ea0z9" timestamp="1692521616"&gt;9&lt;/key&gt;&lt;/foreign-keys&gt;&lt;ref-type name="Web Page"&gt;12&lt;/ref-type&gt;&lt;contributors&gt;&lt;/contributors&gt;&lt;titles&gt;&lt;title&gt;&lt;style face="normal" font="default" size="100%"&gt;Survey&lt;/style&gt;&lt;style face="normal" font="default" charset="163" size="100%"&gt; &lt;/style&gt;&lt;style face="normal" font="default" size="100%"&gt;Sparrow&lt;/style&gt;&lt;style face="normal" font="default" charset="163" size="100%"&gt; &lt;/style&gt;&lt;style face="normal" font="default" size="100%"&gt;Home&lt;/style&gt;&lt;style face="normal" font="default" charset="163" size="100%"&gt; &lt;/style&gt;&lt;style face="normal" font="default" size="100%"&gt;page&lt;/style&gt;&lt;/title&gt;&lt;/titles&gt;&lt;dates&gt;&lt;year&gt;2023&lt;/year&gt;&lt;/dates&gt;&lt;urls&gt;&lt;related-urls&gt;&lt;url&gt;https://surveysparrow.com/&lt;/url&gt;&lt;/related-urls&gt;&lt;/urls&gt;&lt;/record&gt;&lt;/Cite&gt;&lt;/EndNote&gt;</w:instrText>
      </w:r>
      <w:r>
        <w:rPr>
          <w:lang w:val="vi-VN"/>
        </w:rPr>
        <w:fldChar w:fldCharType="separate"/>
      </w:r>
      <w:r>
        <w:rPr>
          <w:noProof/>
          <w:lang w:val="vi-VN"/>
        </w:rPr>
        <w:t>[</w:t>
      </w:r>
      <w:hyperlink w:anchor="_ENREF_8" w:tooltip=", 2023 #9" w:history="1">
        <w:r w:rsidR="00DD0450">
          <w:rPr>
            <w:noProof/>
            <w:lang w:val="vi-VN"/>
          </w:rPr>
          <w:t>8</w:t>
        </w:r>
      </w:hyperlink>
      <w:r>
        <w:rPr>
          <w:noProof/>
          <w:lang w:val="vi-VN"/>
        </w:rPr>
        <w:t>]</w:t>
      </w:r>
      <w:r>
        <w:rPr>
          <w:lang w:val="vi-VN"/>
        </w:rPr>
        <w:fldChar w:fldCharType="end"/>
      </w:r>
      <w:r>
        <w:rPr>
          <w:lang w:val="vi-VN"/>
        </w:rPr>
        <w:t xml:space="preserve"> </w:t>
      </w:r>
      <w:r w:rsidRPr="00F85523">
        <w:rPr>
          <w:lang w:val="vi-VN"/>
        </w:rPr>
        <w:t>SurveySparrow cho phép người dùng tạo các khảo sát bằng chatbot, giúp tăng khả năng tham gia và cung cấp thông tin chính xác hơn về thị trường.</w:t>
      </w:r>
    </w:p>
    <w:p w14:paraId="5B22A036" w14:textId="77777777" w:rsidR="00BE4FD8" w:rsidRDefault="00BE4FD8" w:rsidP="00BE4FD8">
      <w:pPr>
        <w:pStyle w:val="ListParagraph"/>
        <w:numPr>
          <w:ilvl w:val="0"/>
          <w:numId w:val="32"/>
        </w:numPr>
        <w:rPr>
          <w:lang w:val="vi-VN"/>
        </w:rPr>
      </w:pPr>
      <w:r w:rsidRPr="00BE4FD8">
        <w:rPr>
          <w:lang w:val="vi-VN"/>
        </w:rPr>
        <w:t>Học tập trực tuyến: Chatbot có thể cung cấp bài giảng, lời giải cho bài tập, và hỗ trợ học tập cho sinh viên trong khóa học trực tuyến.</w:t>
      </w:r>
    </w:p>
    <w:p w14:paraId="6E4CB772" w14:textId="0A279995" w:rsidR="00F85523" w:rsidRPr="00F85523" w:rsidRDefault="00F85523" w:rsidP="00F85523">
      <w:pPr>
        <w:rPr>
          <w:lang w:val="vi-VN"/>
        </w:rPr>
      </w:pPr>
      <w:r>
        <w:rPr>
          <w:lang w:val="vi-VN"/>
        </w:rPr>
        <w:t xml:space="preserve">Ví dụ: </w:t>
      </w:r>
      <w:r w:rsidRPr="00F85523">
        <w:rPr>
          <w:lang w:val="vi-VN"/>
        </w:rPr>
        <w:t>Coursera sử dụng chatbot AI để cung cấp thông tin về khóa học, hỗ trợ học tập, và giải đáp câu hỏi của sinh viên trong thời gian thực.</w:t>
      </w:r>
    </w:p>
    <w:p w14:paraId="5AB20328" w14:textId="5A691D5E" w:rsidR="00BE4FD8" w:rsidRDefault="00BE4FD8" w:rsidP="00BE4FD8">
      <w:pPr>
        <w:pStyle w:val="ListParagraph"/>
        <w:numPr>
          <w:ilvl w:val="0"/>
          <w:numId w:val="32"/>
        </w:numPr>
        <w:rPr>
          <w:lang w:val="vi-VN"/>
        </w:rPr>
      </w:pPr>
      <w:r w:rsidRPr="00BE4FD8">
        <w:rPr>
          <w:lang w:val="vi-VN"/>
        </w:rPr>
        <w:t>Giải trí và Thư giãn: Chatbot có thể tương tác với người dùng qua việc chơi trò chơi, kể truyện, cung cấp gợi ý về phim và âm nhạc, giúp người dùng giải trí và thư giãn.</w:t>
      </w:r>
    </w:p>
    <w:p w14:paraId="26CEB603" w14:textId="1354C719" w:rsidR="00F85523" w:rsidRPr="00F85523" w:rsidRDefault="00F85523" w:rsidP="00F85523">
      <w:pPr>
        <w:rPr>
          <w:lang w:val="vi-VN"/>
        </w:rPr>
      </w:pPr>
      <w:r>
        <w:rPr>
          <w:lang w:val="vi-VN"/>
        </w:rPr>
        <w:t xml:space="preserve">Ví dụ: </w:t>
      </w:r>
      <w:r>
        <w:rPr>
          <w:lang w:val="vi-VN"/>
        </w:rPr>
        <w:fldChar w:fldCharType="begin"/>
      </w:r>
      <w:r>
        <w:rPr>
          <w:lang w:val="vi-VN"/>
        </w:rPr>
        <w:instrText xml:space="preserve"> ADDIN EN.CITE &lt;EndNote&gt;&lt;Cite&gt;&lt;Author&gt;Brown&lt;/Author&gt;&lt;Year&gt;2021&lt;/Year&gt;&lt;RecNum&gt;10&lt;/RecNum&gt;&lt;DisplayText&gt;[9]&lt;/DisplayText&gt;&lt;record&gt;&lt;rec-number&gt;10&lt;/rec-number&gt;&lt;foreign-keys&gt;&lt;key app="EN" db-id="00tfrx2tgtw9waefddnp9rt8e05p5r2ea0z9" timestamp="1692521841"&gt;10&lt;/key&gt;&lt;/foreign-keys&gt;&lt;ref-type name="Web Page"&gt;12&lt;/ref-type&gt;&lt;contributors&gt;&lt;authors&gt;&lt;author&gt;Karen Brown&lt;/author&gt;&lt;/authors&gt;&lt;/contributors&gt;&lt;titles&gt;&lt;title&gt;Something Bothering You? Tell It to Woebot.&lt;/title&gt;&lt;/titles&gt;&lt;dates&gt;&lt;year&gt;2021&lt;/year&gt;&lt;/dates&gt;&lt;urls&gt;&lt;related-urls&gt;&lt;url&gt;https://www.nytimes.com/2021/06/01/health/artificial-intelligence-therapy-woebot.html&lt;/url&gt;&lt;/related-urls&gt;&lt;/urls&gt;&lt;/record&gt;&lt;/Cite&gt;&lt;/EndNote&gt;</w:instrText>
      </w:r>
      <w:r>
        <w:rPr>
          <w:lang w:val="vi-VN"/>
        </w:rPr>
        <w:fldChar w:fldCharType="separate"/>
      </w:r>
      <w:r>
        <w:rPr>
          <w:noProof/>
          <w:lang w:val="vi-VN"/>
        </w:rPr>
        <w:t>[</w:t>
      </w:r>
      <w:hyperlink w:anchor="_ENREF_9" w:tooltip="Brown, 2021 #10" w:history="1">
        <w:r w:rsidR="00DD0450">
          <w:rPr>
            <w:noProof/>
            <w:lang w:val="vi-VN"/>
          </w:rPr>
          <w:t>9</w:t>
        </w:r>
      </w:hyperlink>
      <w:r>
        <w:rPr>
          <w:noProof/>
          <w:lang w:val="vi-VN"/>
        </w:rPr>
        <w:t>]</w:t>
      </w:r>
      <w:r>
        <w:rPr>
          <w:lang w:val="vi-VN"/>
        </w:rPr>
        <w:fldChar w:fldCharType="end"/>
      </w:r>
      <w:r>
        <w:rPr>
          <w:lang w:val="vi-VN"/>
        </w:rPr>
        <w:t xml:space="preserve"> </w:t>
      </w:r>
      <w:r w:rsidRPr="00F85523">
        <w:rPr>
          <w:lang w:val="vi-VN"/>
        </w:rPr>
        <w:t>Woebot là một chatbot dành cho hỗ trợ tâm lý và thư giãn. Nó sử dụng kỹ thuật dựa trên dữ liệu và tâm lý học để tương tác với người dùng và cung cấp lời khuyên về tâm lý</w:t>
      </w:r>
    </w:p>
    <w:p w14:paraId="3855333C" w14:textId="086A048B" w:rsidR="00BA6C44" w:rsidRDefault="006330D4" w:rsidP="006330D4">
      <w:pPr>
        <w:pStyle w:val="Heading2"/>
        <w:rPr>
          <w:lang w:val="vi-VN"/>
        </w:rPr>
      </w:pPr>
      <w:bookmarkStart w:id="28" w:name="_Toc143557039"/>
      <w:r w:rsidRPr="006330D4">
        <w:rPr>
          <w:lang w:val="vi-VN"/>
        </w:rPr>
        <w:t>Cơ sở lý thuyết về GPT</w:t>
      </w:r>
      <w:bookmarkEnd w:id="28"/>
      <w:r w:rsidRPr="006330D4">
        <w:rPr>
          <w:lang w:val="vi-VN"/>
        </w:rPr>
        <w:t xml:space="preserve"> </w:t>
      </w:r>
    </w:p>
    <w:p w14:paraId="379B43D0" w14:textId="77777777" w:rsidR="006330D4" w:rsidRDefault="006330D4" w:rsidP="006330D4">
      <w:pPr>
        <w:pStyle w:val="Heading3"/>
      </w:pPr>
      <w:bookmarkStart w:id="29" w:name="_Toc143557040"/>
      <w:r w:rsidRPr="006330D4">
        <w:t>GPT - Generative Pre-trained Transformer</w:t>
      </w:r>
      <w:bookmarkEnd w:id="29"/>
    </w:p>
    <w:p w14:paraId="5A85532F" w14:textId="77777777" w:rsidR="00671E9C" w:rsidRDefault="00671E9C" w:rsidP="00671E9C">
      <w:pPr>
        <w:pStyle w:val="Heading4"/>
      </w:pPr>
      <w:r w:rsidRPr="00671E9C">
        <w:t>Định nghĩa GPT và bối cảnh ra đời của nó trong lĩnh vực xử lý ngôn ngữ tự nhiên.</w:t>
      </w:r>
    </w:p>
    <w:p w14:paraId="03BB7D55" w14:textId="189F27AE" w:rsidR="00700731" w:rsidRDefault="00700731" w:rsidP="00700731">
      <w:pPr>
        <w:ind w:firstLine="720"/>
      </w:pPr>
      <w:r w:rsidRPr="00700731">
        <w:t>GPT là viết tắt của Generative Pre-trained Transformer, là một mô hình ngôn ngữ tự hồi quy (autoregressive) được phát triển bởi OpenAI – nơi tạo ra DALLE-2, trình chuyển văn bản thành hình ảnh (cũng là một mô hình GPT). ChatGPT và DALLE-2 được đào tạo trên cơ sở của GPT-3, phiên bản thứ ba của mô hình Generative AI được đào tạo dựa trên dữ liệu văn bản từ các nguồn trực tuyến như Wiki, các trang web, bài báo, sách…</w:t>
      </w:r>
    </w:p>
    <w:p w14:paraId="7CA2C1DB" w14:textId="21164C4C" w:rsidR="00700731" w:rsidRDefault="005309C6" w:rsidP="00700731">
      <w:pPr>
        <w:ind w:firstLine="720"/>
      </w:pPr>
      <w:r>
        <w:fldChar w:fldCharType="begin"/>
      </w:r>
      <w:r>
        <w:instrText xml:space="preserve"> ADDIN EN.CITE &lt;EndNote&gt;&lt;Cite&gt;&lt;Author&gt;Hưng&lt;/Author&gt;&lt;Year&gt;2023&lt;/Year&gt;&lt;RecNum&gt;12&lt;/RecNum&gt;&lt;DisplayText&gt;[10]&lt;/DisplayText&gt;&lt;record&gt;&lt;rec-number&gt;12&lt;/rec-number&gt;&lt;foreign-keys&gt;&lt;key app="EN" db-id="00tfrx2tgtw9waefddnp9rt8e05p5r2ea0z9" timestamp="1692523366"&gt;12&lt;/key&gt;&lt;/foreign-keys&gt;&lt;ref-type name="Web Page"&gt;12&lt;/ref-type&gt;&lt;contributors&gt;&lt;authors&gt;&lt;author&gt;&lt;style face="normal" font="default" charset="238" size="100%"&gt;Đ&lt;/style&gt;&lt;style face="normal" font="default" charset="163" size="100%"&gt;ỗ &lt;/style&gt;&lt;style face="normal" font="default" size="100%"&gt;H&lt;/style&gt;&lt;style face="normal" font="default" charset="238" size="100%"&gt;ư&lt;/style&gt;&lt;style face="normal" font="default" size="100%"&gt;ng&lt;/style&gt;&lt;/author&gt;&lt;/authors&gt;&lt;/contributors&gt;&lt;titles&gt;&lt;title&gt;&lt;style face="normal" font="default" size="100%"&gt;ChatGPT: Nh&lt;/style&gt;&lt;style face="normal" font="default" charset="163" size="100%"&gt;ững quan &lt;/style&gt;&lt;style face="normal" font="default" charset="238" size="100%"&gt;đi&lt;/style&gt;&lt;style face="normal" font="default" charset="163" size="100%"&gt;ểm &amp;quot;s&lt;/style&gt;&lt;style face="normal" font="default" size="100%"&gt;áng&amp;quot; và &amp;quot;t&lt;/style&gt;&lt;style face="normal" font="default" charset="163" size="100%"&gt;ối&amp;quot; trong qu&lt;/style&gt;&lt;style face="normal" font="default" size="100%"&gt;á trình “t&lt;/style&gt;&lt;style face="normal" font="default" charset="163" size="100%"&gt;ự &lt;/style&gt;&lt;style face="normal" font="default" charset="238" size="100%"&gt;đ&lt;/style&gt;&lt;style face="normal" font="default" charset="163" size="100%"&gt;ộng ho&lt;/style&gt;&lt;style face="normal" font="default" size="100%"&gt;á” tri th&lt;/style&gt;&lt;style face="normal" font="default" charset="163" size="100%"&gt;ức&lt;/style&gt;&lt;/title&gt;&lt;/titles&gt;&lt;dates&gt;&lt;year&gt;2023&lt;/year&gt;&lt;/dates&gt;&lt;urls&gt;&lt;related-urls&gt;&lt;url&gt;https://ictvietnam.vn/chatgpt-nhung-quan-diem-sang-va-toi-trong-qua-trinh-tu-dong-hoa-tri-thuc-56494.html&lt;/url&gt;&lt;/related-urls&gt;&lt;/urls&gt;&lt;/record&gt;&lt;/Cite&gt;&lt;/EndNote&gt;</w:instrText>
      </w:r>
      <w:r>
        <w:fldChar w:fldCharType="separate"/>
      </w:r>
      <w:r>
        <w:rPr>
          <w:noProof/>
        </w:rPr>
        <w:t>[</w:t>
      </w:r>
      <w:hyperlink w:anchor="_ENREF_10" w:tooltip="Hưng, 2023 #12" w:history="1">
        <w:r w:rsidR="00DD0450">
          <w:rPr>
            <w:noProof/>
          </w:rPr>
          <w:t>10</w:t>
        </w:r>
      </w:hyperlink>
      <w:r>
        <w:rPr>
          <w:noProof/>
        </w:rPr>
        <w:t>]</w:t>
      </w:r>
      <w:r>
        <w:fldChar w:fldCharType="end"/>
      </w:r>
      <w:r>
        <w:rPr>
          <w:lang w:val="vi-VN"/>
        </w:rPr>
        <w:t xml:space="preserve"> </w:t>
      </w:r>
      <w:r w:rsidR="00700731" w:rsidRPr="00700731">
        <w:t xml:space="preserve">Theo TS. Đặng Minh Tuấn, người đứng đầu Lab Blockchain tại PTIT và là Viện trưởng của Viện nghiên cứu Ứng dụng công nghệ CMC, việc ra đời của ChatGPT </w:t>
      </w:r>
      <w:r w:rsidR="00700731" w:rsidRPr="00700731">
        <w:lastRenderedPageBreak/>
        <w:t>thể hiện sự cần thiết không thể tránh trong bối cảnh công nghệ thông tin đang phát triển mạnh mẽ hiện nay.</w:t>
      </w:r>
    </w:p>
    <w:p w14:paraId="1923227F" w14:textId="77777777" w:rsidR="00B72FDD" w:rsidRDefault="00B72FDD" w:rsidP="00B72FDD">
      <w:pPr>
        <w:ind w:firstLine="720"/>
      </w:pPr>
      <w:r>
        <w:t>GPT-1 (2018): GPT-1, phiên bản đầu tiên của GPT, đã ra mắt vào năm 2018. Mặc dù có khả năng tạo ra văn bản tự nhiên và trả lời các câu hỏi một cách logic, nhưng nó vẫn có những hạn chế về độ chính xác và hiểu biết ngôn ngữ. Tuy vậy, GPT-1 đã tạo ra sự chú ý đáng kể và đánh dấu sự bắt đầu của cuộc hành trình phát triển của Chat GPT.</w:t>
      </w:r>
    </w:p>
    <w:p w14:paraId="37536BBE" w14:textId="77777777" w:rsidR="00B72FDD" w:rsidRDefault="00B72FDD" w:rsidP="00B72FDD">
      <w:pPr>
        <w:ind w:firstLine="720"/>
      </w:pPr>
      <w:r>
        <w:t>GPT-2 (2019): Phiên bản GPT-2 tiếp theo được công bố vào năm 2019. Với hơn 1,5 tỷ tham số, GPT-2 đã nâng cao đáng kể khả năng tạo ra văn bản tự nhiên và giao tiếp với con người. GPT-2 đạt được độ chính xác cao hơn so với phiên bản trước đó, thu hút sự quan tâm của cộng đồng trí tuệ nhân tạo.</w:t>
      </w:r>
    </w:p>
    <w:p w14:paraId="7359E54E" w14:textId="77777777" w:rsidR="00B72FDD" w:rsidRDefault="00B72FDD" w:rsidP="00B72FDD">
      <w:pPr>
        <w:ind w:firstLine="720"/>
      </w:pPr>
      <w:r>
        <w:t>GPT-3 (2020): GPT-3 đã gây ra một cú sốc lớn trong lĩnh vực trí tuệ nhân tạo khi ra mắt vào năm 2020. Với hơn 175 tỷ tham số, GPT-3 trở thành một trong những mô hình mạng nơ-ron lớn nhất và mạnh mẽ nhất từ trước đến nay. Khả năng linh hoạt của GPT-3 cho phép nó thực hiện nhiều tác vụ khác nhau, từ tạo văn bản tự nhiên đến giải quyết các vấn đề phức tạp.</w:t>
      </w:r>
    </w:p>
    <w:p w14:paraId="65051DBA" w14:textId="77777777" w:rsidR="00B72FDD" w:rsidRDefault="00B72FDD" w:rsidP="00B72FDD">
      <w:pPr>
        <w:ind w:firstLine="720"/>
      </w:pPr>
      <w:r>
        <w:t>Chat GPT-3.5: Chat GPT-3.5 là phiên bản mới nhất và mạnh mẽ của GPT, phát triển bởi OpenAI. Mô hình này có khả năng xử lý và hiểu ngôn ngữ tự nhiên với mức độ chân thực cao. Với khả năng hiểu ngữ cảnh, Chat GPT-3.5 có thể tạo ra văn bản tự nhiên và chính xác, đáp ứng các câu hỏi, cung cấp thông tin, thậm chí tạo nội dung mới.</w:t>
      </w:r>
    </w:p>
    <w:p w14:paraId="2F69CC95" w14:textId="11732726" w:rsidR="00DD0450" w:rsidRDefault="00DD0450" w:rsidP="00B72FDD">
      <w:pPr>
        <w:ind w:firstLine="720"/>
      </w:pPr>
      <w:r w:rsidRPr="00DD0450">
        <w:t>GPT đặc biệt ấn tượng với khả năng học từ dữ liệu không gian mẫu ngôn ngữ lớn và chuyển giao kiến thức này cho các tác vụ cụ thể. Mô hình này thường được "pre-trained" trước đó trên một lượng lớn văn bản để học cấu trúc ngôn ngữ và kiến thức tổng quát. Sau đó, nó có thể được "fine-tuned" trên các nhiệm vụ cụ thể như phân loại văn bản, tạo nội dung, hay trả lời câu hỏi.</w:t>
      </w:r>
    </w:p>
    <w:p w14:paraId="3C3525C8" w14:textId="4AA5E0EA" w:rsidR="00DD0450" w:rsidRDefault="00DD0450" w:rsidP="00DD0450">
      <w:pPr>
        <w:pStyle w:val="Heading3"/>
      </w:pPr>
      <w:bookmarkStart w:id="30" w:name="_Toc143557041"/>
      <w:r w:rsidRPr="00DD0450">
        <w:t>GPT và Mô Hình Transformer</w:t>
      </w:r>
      <w:bookmarkEnd w:id="30"/>
    </w:p>
    <w:p w14:paraId="05AD53C0" w14:textId="2FD6F07F" w:rsidR="00DD0450" w:rsidRPr="00DD0450" w:rsidRDefault="00DD0450" w:rsidP="00DD0450">
      <w:pPr>
        <w:ind w:firstLine="720"/>
        <w:rPr>
          <w:lang w:val="en-GB"/>
        </w:rPr>
      </w:pPr>
      <w:r w:rsidRPr="00DD0450">
        <w:rPr>
          <w:lang w:val="en-GB"/>
        </w:rPr>
        <w:lastRenderedPageBreak/>
        <w:t>Transformer là một thuật toán mạnh mẽ cho xử lý bảng dữ liệu liên tục (sequence data) trong Deep Learning. Nó được giới thiệu bởi Vaswani et al. trong bài báo</w:t>
      </w:r>
      <w:r>
        <w:rPr>
          <w:lang w:val="vi-VN"/>
        </w:rPr>
        <w:t xml:space="preserve"> </w:t>
      </w:r>
      <w:r>
        <w:rPr>
          <w:lang w:val="vi-VN"/>
        </w:rPr>
        <w:fldChar w:fldCharType="begin"/>
      </w:r>
      <w:r>
        <w:rPr>
          <w:lang w:val="vi-VN"/>
        </w:rPr>
        <w:instrText xml:space="preserve"> ADDIN EN.CITE &lt;EndNote&gt;&lt;Cite&gt;&lt;Author&gt;Ashish Vaswani&lt;/Author&gt;&lt;Year&gt;2017&lt;/Year&gt;&lt;RecNum&gt;14&lt;/RecNum&gt;&lt;DisplayText&gt;[11]&lt;/DisplayText&gt;&lt;record&gt;&lt;rec-number&gt;14&lt;/rec-number&gt;&lt;foreign-keys&gt;&lt;key app="EN" db-id="00tfrx2tgtw9waefddnp9rt8e05p5r2ea0z9" timestamp="1692631245"&gt;14&lt;/key&gt;&lt;/foreign-keys&gt;&lt;ref-type name="Journal Article"&gt;17&lt;/ref-type&gt;&lt;contributors&gt;&lt;authors&gt;&lt;author&gt;Ashish Vaswani, Noam Shazeer, Niki Parmar, Jakob Uszkoreit, Llion Jones, Aidan N. Gomez, Lukasz Kaiser, Illia Polosukhin&lt;/author&gt;&lt;/authors&gt;&lt;/contributors&gt;&lt;titles&gt;&lt;title&gt;Attention Is All You Need&lt;/title&gt;&lt;/titles&gt;&lt;dates&gt;&lt;year&gt;2017&lt;/year&gt;&lt;/dates&gt;&lt;urls&gt;&lt;/urls&gt;&lt;/record&gt;&lt;/Cite&gt;&lt;/EndNote&gt;</w:instrText>
      </w:r>
      <w:r>
        <w:rPr>
          <w:lang w:val="vi-VN"/>
        </w:rPr>
        <w:fldChar w:fldCharType="separate"/>
      </w:r>
      <w:r>
        <w:rPr>
          <w:noProof/>
          <w:lang w:val="vi-VN"/>
        </w:rPr>
        <w:t>[</w:t>
      </w:r>
      <w:hyperlink w:anchor="_ENREF_11" w:tooltip="Ashish Vaswani, 2017 #14" w:history="1">
        <w:r>
          <w:rPr>
            <w:noProof/>
            <w:lang w:val="vi-VN"/>
          </w:rPr>
          <w:t>11</w:t>
        </w:r>
      </w:hyperlink>
      <w:r>
        <w:rPr>
          <w:noProof/>
          <w:lang w:val="vi-VN"/>
        </w:rPr>
        <w:t>]</w:t>
      </w:r>
      <w:r>
        <w:rPr>
          <w:lang w:val="vi-VN"/>
        </w:rPr>
        <w:fldChar w:fldCharType="end"/>
      </w:r>
      <w:r w:rsidRPr="00DD0450">
        <w:rPr>
          <w:lang w:val="en-GB"/>
        </w:rPr>
        <w:t xml:space="preserve"> năm 2017.</w:t>
      </w:r>
    </w:p>
    <w:p w14:paraId="6572A339" w14:textId="77777777" w:rsidR="00DD0450" w:rsidRPr="00DD0450" w:rsidRDefault="00DD0450" w:rsidP="00DD0450">
      <w:pPr>
        <w:ind w:firstLine="720"/>
        <w:rPr>
          <w:lang w:val="en-GB"/>
        </w:rPr>
      </w:pPr>
      <w:r w:rsidRPr="00DD0450">
        <w:rPr>
          <w:lang w:val="en-GB"/>
        </w:rPr>
        <w:t>Trong Transformer, các từ trong một câu hoặc văn bản được biểu diễn dưới dạng một ma trận vector và các quan hệ giữa các từ được xử lý bằng cách sử dụng một mechanism attention. Điều này cho phép mô hình hoạt động độc lập với độ dài của đầu vào và có thể hiểu được mối quan hệ giữa các từ trong câu một cách linh hoạt hơn so với các mô hình truyền thống như RNN hoặc LSTM.</w:t>
      </w:r>
    </w:p>
    <w:p w14:paraId="3C7BAAAC" w14:textId="79EC9D91" w:rsidR="00DD0450" w:rsidRDefault="00DD0450" w:rsidP="00DD0450">
      <w:pPr>
        <w:ind w:firstLine="720"/>
        <w:rPr>
          <w:lang w:val="en-GB"/>
        </w:rPr>
      </w:pPr>
      <w:r w:rsidRPr="00DD0450">
        <w:rPr>
          <w:lang w:val="en-GB"/>
        </w:rPr>
        <w:t>Đối với chatbot GPT, Transformer được sử dụng để xử lý dữ liệu văn bản và tìm ra đáp án phù hợp nhất cho câu hỏi của người dùng. Mô hình Transformer của GPT được huấn luyện trên lượng dữ liệu lớn để có thể hiểu được ngữ cảnh và tìm ra câu trả lời phù hợp nhất cho câu hỏi của người dùng.</w:t>
      </w:r>
    </w:p>
    <w:p w14:paraId="12E2C994" w14:textId="361874C6" w:rsidR="00DD0450" w:rsidRPr="00DD0450" w:rsidRDefault="00DD0450" w:rsidP="00DD0450">
      <w:pPr>
        <w:pStyle w:val="ListParagraph"/>
        <w:numPr>
          <w:ilvl w:val="0"/>
          <w:numId w:val="32"/>
        </w:numPr>
        <w:rPr>
          <w:lang w:val="en-GB"/>
        </w:rPr>
      </w:pPr>
      <w:r w:rsidRPr="00DD0450">
        <w:rPr>
          <w:lang w:val="en-GB"/>
        </w:rPr>
        <w:t>Khác biệt giữa GPT và Mô Hình Transformer:</w:t>
      </w:r>
    </w:p>
    <w:p w14:paraId="60FB0365" w14:textId="77777777" w:rsidR="00DD0450" w:rsidRPr="00DD0450" w:rsidRDefault="00DD0450" w:rsidP="00DD0450">
      <w:pPr>
        <w:ind w:firstLine="720"/>
        <w:rPr>
          <w:lang w:val="en-GB"/>
        </w:rPr>
      </w:pPr>
      <w:r w:rsidRPr="00DD0450">
        <w:rPr>
          <w:lang w:val="en-GB"/>
        </w:rPr>
        <w:t>Mục tiêu ứng dụng: Mô hình Transformer được thiết kế để xử lý ngôn ngữ tự nhiên và dịch máy. GPT tập trung vào việc tạo văn bản tự nhiên và tạo ra các dãy từ logic và hợp lý.</w:t>
      </w:r>
    </w:p>
    <w:p w14:paraId="536127A4" w14:textId="77777777" w:rsidR="00DD0450" w:rsidRPr="00DD0450" w:rsidRDefault="00DD0450" w:rsidP="00DD0450">
      <w:pPr>
        <w:ind w:firstLine="720"/>
        <w:rPr>
          <w:lang w:val="en-GB"/>
        </w:rPr>
      </w:pPr>
      <w:r w:rsidRPr="00DD0450">
        <w:rPr>
          <w:lang w:val="en-GB"/>
        </w:rPr>
        <w:t>Bộ giải mã: Mô hình Transformer thông thường bao gồm cả bộ mã hóa và bộ giải mã. Trong khi đó, GPT chỉ sử dụng bộ mã hóa để tạo dữ liệu đầu vào cho việc dự đoán từ tiếp theo.</w:t>
      </w:r>
    </w:p>
    <w:p w14:paraId="50800C56" w14:textId="77777777" w:rsidR="00DD0450" w:rsidRPr="00DD0450" w:rsidRDefault="00DD0450" w:rsidP="00DD0450">
      <w:pPr>
        <w:ind w:firstLine="720"/>
        <w:rPr>
          <w:lang w:val="en-GB"/>
        </w:rPr>
      </w:pPr>
      <w:r w:rsidRPr="00DD0450">
        <w:rPr>
          <w:lang w:val="en-GB"/>
        </w:rPr>
        <w:t>Tính sáng tạo: GPT có khả năng tạo ra văn bản mới và sáng tạo dựa trên thông tin đầu vào, trong khi mô hình Transformer thường được sử dụng để thực hiện nhiệm vụ dịch máy hoặc phân loại.</w:t>
      </w:r>
    </w:p>
    <w:p w14:paraId="75E5D76B" w14:textId="77777777" w:rsidR="00DD0450" w:rsidRPr="00DD0450" w:rsidRDefault="00DD0450" w:rsidP="00DD0450">
      <w:pPr>
        <w:ind w:firstLine="720"/>
        <w:rPr>
          <w:lang w:val="en-GB"/>
        </w:rPr>
      </w:pPr>
      <w:r w:rsidRPr="00DD0450">
        <w:rPr>
          <w:lang w:val="en-GB"/>
        </w:rPr>
        <w:t>Công dụng ứng dụng: GPT thường được sử dụng trong các ứng dụng tạo nội dung, chatbot, viết tự động và tương tác với người dùng, trong khi mô hình Transformer có thể được áp dụng rộng rãi trong nhiều tác vụ xử lý ngôn ngữ tự nhiên.</w:t>
      </w:r>
    </w:p>
    <w:p w14:paraId="5E3EBBD3" w14:textId="6F702FA5" w:rsidR="00DD0450" w:rsidRPr="00DD0450" w:rsidRDefault="00DD0450" w:rsidP="00DD0450">
      <w:pPr>
        <w:ind w:firstLine="720"/>
        <w:rPr>
          <w:lang w:val="en-GB"/>
        </w:rPr>
      </w:pPr>
      <w:r w:rsidRPr="00DD0450">
        <w:rPr>
          <w:lang w:val="en-GB"/>
        </w:rPr>
        <w:lastRenderedPageBreak/>
        <w:t>Tóm lại, GPT và mô hình Transformer có quan hệ chặt chẽ với nhau, trong đó GPT là một biến thể của kiến trúc mạng Transformer, tập trung vào việc tạo ra văn bản tự nhiên và tương tác ngôn ngữ tự nhiên với người dùng.</w:t>
      </w:r>
    </w:p>
    <w:p w14:paraId="3C883254" w14:textId="07D53E48" w:rsidR="006330D4" w:rsidRDefault="00E5305D" w:rsidP="004E1C70">
      <w:pPr>
        <w:pStyle w:val="Heading2"/>
        <w:rPr>
          <w:lang w:val="vi-VN"/>
        </w:rPr>
      </w:pPr>
      <w:bookmarkStart w:id="31" w:name="_Toc143557042"/>
      <w:r>
        <w:rPr>
          <w:lang w:val="en-GB"/>
        </w:rPr>
        <w:t>Một</w:t>
      </w:r>
      <w:r>
        <w:rPr>
          <w:lang w:val="vi-VN"/>
        </w:rPr>
        <w:t xml:space="preserve"> số kỹ thuật embedding word</w:t>
      </w:r>
      <w:bookmarkEnd w:id="31"/>
    </w:p>
    <w:p w14:paraId="31E6303D" w14:textId="57B4DA6B" w:rsidR="00E5305D" w:rsidRDefault="00E5305D" w:rsidP="00E5305D">
      <w:pPr>
        <w:ind w:firstLine="720"/>
        <w:rPr>
          <w:lang w:val="vi-VN"/>
        </w:rPr>
      </w:pPr>
      <w:r>
        <w:rPr>
          <w:lang w:val="vi-VN"/>
        </w:rPr>
        <w:fldChar w:fldCharType="begin"/>
      </w:r>
      <w:r w:rsidR="00DD0450">
        <w:rPr>
          <w:lang w:val="vi-VN"/>
        </w:rPr>
        <w:instrText xml:space="preserve"> ADDIN EN.CITE &lt;EndNote&gt;&lt;Cite&gt;&lt;Author&gt;Vu&lt;/Author&gt;&lt;Year&gt;2021&lt;/Year&gt;&lt;RecNum&gt;13&lt;/RecNum&gt;&lt;DisplayText&gt;[12]&lt;/DisplayText&gt;&lt;record&gt;&lt;rec-number&gt;13&lt;/rec-number&gt;&lt;foreign-keys&gt;&lt;key app="EN" db-id="00tfrx2tgtw9waefddnp9rt8e05p5r2ea0z9" timestamp="1692524076"&gt;13&lt;/key&gt;&lt;/foreign-keys&gt;&lt;ref-type name="Web Page"&gt;12&lt;/ref-type&gt;&lt;contributors&gt;&lt;authors&gt;&lt;author&gt;&lt;style face="normal" font="default" size="100%"&gt;Tiep&lt;/style&gt;&lt;style face="normal" font="default" charset="163" size="100%"&gt; &lt;/style&gt;&lt;style face="normal" font="default" size="100%"&gt;Vu&lt;/style&gt;&lt;/author&gt;&lt;/authors&gt;&lt;/contributors&gt;&lt;titles&gt;&lt;title&gt;Embedding&lt;/title&gt;&lt;/titles&gt;&lt;dates&gt;&lt;year&gt;2021&lt;/year&gt;&lt;/dates&gt;&lt;urls&gt;&lt;related-urls&gt;&lt;url&gt;https://machinelearningcoban.com/tabml_book/ch_embedding/embedding.html#:~:text=Embedding%20l%C3%A0%20m%E1%BB%99t%20k%E1%BB%B9%20thu%E1%BA%ADt,m%E1%BB%99t%20vector%20d%E1%BA%A1ng%20one%2Dhot.&lt;/url&gt;&lt;/related-urls&gt;&lt;/urls&gt;&lt;/record&gt;&lt;/Cite&gt;&lt;/EndNote&gt;</w:instrText>
      </w:r>
      <w:r>
        <w:rPr>
          <w:lang w:val="vi-VN"/>
        </w:rPr>
        <w:fldChar w:fldCharType="separate"/>
      </w:r>
      <w:r w:rsidR="00DD0450">
        <w:rPr>
          <w:noProof/>
          <w:lang w:val="vi-VN"/>
        </w:rPr>
        <w:t>[</w:t>
      </w:r>
      <w:hyperlink w:anchor="_ENREF_12" w:tooltip="Vu, 2021 #13" w:history="1">
        <w:r w:rsidR="00DD0450">
          <w:rPr>
            <w:noProof/>
            <w:lang w:val="vi-VN"/>
          </w:rPr>
          <w:t>12</w:t>
        </w:r>
      </w:hyperlink>
      <w:r w:rsidR="00DD0450">
        <w:rPr>
          <w:noProof/>
          <w:lang w:val="vi-VN"/>
        </w:rPr>
        <w:t>]</w:t>
      </w:r>
      <w:r>
        <w:rPr>
          <w:lang w:val="vi-VN"/>
        </w:rPr>
        <w:fldChar w:fldCharType="end"/>
      </w:r>
      <w:r>
        <w:rPr>
          <w:lang w:val="vi-VN"/>
        </w:rPr>
        <w:t xml:space="preserve"> </w:t>
      </w:r>
      <w:r w:rsidRPr="00E5305D">
        <w:rPr>
          <w:lang w:val="vi-VN"/>
        </w:rPr>
        <w:t>Embedding là một kỹ thuật đưa một vector có số chiều lớn, thường ở dạng thưa, về một vector có số chiều nhỏ, thường ở dạng dày đặc. Phương pháp này đặc biệt hữu ích với những đặc trưng hạng mục có số phần tử lớn ở đó phương pháp chủ yếu để biểu diễn mỗi giá trị thường là một vector dạng one-hot.</w:t>
      </w:r>
    </w:p>
    <w:p w14:paraId="360CD226" w14:textId="75EE5F8D" w:rsidR="00CD12A5" w:rsidRDefault="00CD12A5" w:rsidP="00A63671">
      <w:pPr>
        <w:ind w:firstLine="720"/>
        <w:rPr>
          <w:lang w:val="vi-VN"/>
        </w:rPr>
      </w:pPr>
      <w:r w:rsidRPr="00CD12A5">
        <w:rPr>
          <w:lang w:val="vi-VN"/>
        </w:rPr>
        <w:t>Embeddings là cách để biểu diễn dữ liệu dưới góc nhìn đặc biệt của trí tuệ nhân tạo, giúp chúng trở thành lựa chọn tuyệt vời cho việc làm việc với các công cụ và thuật toán dựa trên trí tuệ nhân tạo. Chúng có thể ánh xạ dữ liệu từ văn bản, hình ảnh và trong tương lai có thể áp dụng cho âm thanh và video. Việc tạo embeddings có nhiều phương pháp khả thi, có thể thực hiện cục bộ bằng cách sử dụng thư viện đã cài đặt hoặc thông qua việc gọi các API.</w:t>
      </w:r>
    </w:p>
    <w:p w14:paraId="60F17CCE" w14:textId="39DF7F5C" w:rsidR="00DD0450" w:rsidRPr="00DD0450" w:rsidRDefault="00DD0450" w:rsidP="00DD0450">
      <w:pPr>
        <w:ind w:firstLine="720"/>
        <w:rPr>
          <w:lang w:val="vi-VN"/>
        </w:rPr>
      </w:pPr>
      <w:r w:rsidRPr="00DD0450">
        <w:rPr>
          <w:lang w:val="vi-VN"/>
        </w:rPr>
        <w:t xml:space="preserve">Các mô hình ngôn ngữ lớn có tính </w:t>
      </w:r>
      <w:r>
        <w:rPr>
          <w:lang w:val="vi-VN"/>
        </w:rPr>
        <w:t xml:space="preserve">sinh </w:t>
      </w:r>
      <w:r w:rsidRPr="00DD0450">
        <w:rPr>
          <w:lang w:val="vi-VN"/>
        </w:rPr>
        <w:t>như GPT, PaLM và các mô hình tương tự được đào tạo trên khối lượng lớn dữ liệu. Nhưng chúng không sử dụng văn bản từ tập dữ liệu một cách trực tiếp, bởi vì máy tính không thể hiểu văn bản như con người, chúng chỉ hiểu số. Đây là lý do tại sao chúng ta cần đến khái niệm "embeddings" hoặc "vector embeddings". Embeddings chính là cách biểu diễn của văn bản, nhưng trong định dạng số hóa.</w:t>
      </w:r>
    </w:p>
    <w:p w14:paraId="56F851CF" w14:textId="7736B719" w:rsidR="00DD0450" w:rsidRDefault="00DD0450" w:rsidP="00DD0450">
      <w:pPr>
        <w:ind w:firstLine="720"/>
        <w:rPr>
          <w:lang w:val="vi-VN"/>
        </w:rPr>
      </w:pPr>
      <w:r>
        <w:rPr>
          <w:lang w:val="vi-VN"/>
        </w:rPr>
        <w:fldChar w:fldCharType="begin"/>
      </w:r>
      <w:r>
        <w:rPr>
          <w:lang w:val="vi-VN"/>
        </w:rPr>
        <w:instrText xml:space="preserve"> ADDIN EN.CITE &lt;EndNote&gt;&lt;Cite&gt;&lt;Author&gt;Reddy&lt;/Author&gt;&lt;Year&gt;2023&lt;/Year&gt;&lt;RecNum&gt;16&lt;/RecNum&gt;&lt;DisplayText&gt;[13]&lt;/DisplayText&gt;&lt;record&gt;&lt;rec-number&gt;16&lt;/rec-number&gt;&lt;foreign-keys&gt;&lt;key app="EN" db-id="00tfrx2tgtw9waefddnp9rt8e05p5r2ea0z9" timestamp="1692632661"&gt;16&lt;/key&gt;&lt;/foreign-keys&gt;&lt;ref-type name="Web Page"&gt;12&lt;/ref-type&gt;&lt;contributors&gt;&lt;authors&gt;&lt;author&gt;Ajay Kumar Reddy&lt;/author&gt;&lt;/authors&gt;&lt;/contributors&gt;&lt;titles&gt;&lt;title&gt;Guide to Chroma DB | A Vector Store for Your Generative AI LLMs&lt;/title&gt;&lt;/titles&gt;&lt;dates&gt;&lt;year&gt;2023&lt;/year&gt;&lt;/dates&gt;&lt;urls&gt;&lt;related-urls&gt;&lt;url&gt;https://www.analyticsvidhya.com/blog/2023/07/guide-to-chroma-db-a-vector-store-for-your-generative-ai-llms/&lt;/url&gt;&lt;/related-urls&gt;&lt;/urls&gt;&lt;/record&gt;&lt;/Cite&gt;&lt;/EndNote&gt;</w:instrText>
      </w:r>
      <w:r>
        <w:rPr>
          <w:lang w:val="vi-VN"/>
        </w:rPr>
        <w:fldChar w:fldCharType="separate"/>
      </w:r>
      <w:r>
        <w:rPr>
          <w:noProof/>
          <w:lang w:val="vi-VN"/>
        </w:rPr>
        <w:t>[</w:t>
      </w:r>
      <w:hyperlink w:anchor="_ENREF_13" w:tooltip="Reddy, 2023 #16" w:history="1">
        <w:r>
          <w:rPr>
            <w:noProof/>
            <w:lang w:val="vi-VN"/>
          </w:rPr>
          <w:t>13</w:t>
        </w:r>
      </w:hyperlink>
      <w:r>
        <w:rPr>
          <w:noProof/>
          <w:lang w:val="vi-VN"/>
        </w:rPr>
        <w:t>]</w:t>
      </w:r>
      <w:r>
        <w:rPr>
          <w:lang w:val="vi-VN"/>
        </w:rPr>
        <w:fldChar w:fldCharType="end"/>
      </w:r>
      <w:r>
        <w:rPr>
          <w:lang w:val="vi-VN"/>
        </w:rPr>
        <w:t xml:space="preserve"> </w:t>
      </w:r>
      <w:r w:rsidRPr="00DD0450">
        <w:rPr>
          <w:lang w:val="vi-VN"/>
        </w:rPr>
        <w:t>Tất cả thông tin gửi và nhận từ các mô hình ngôn ngữ lớn đều thông qua những embeddings này. Tuy nhiên, việc truy cập trực tiếp vào các embeddings này yêu cầu thời gian và tốn kém. Đó là lý do tại sao chúng ta cần đến khái niệm "Cơ sở dữ liệu Vector" hoặc "Vector Databases", những hệ thống lưu trữ được thiết kế đặc biệt để hiệu quả lưu trữ và truy xuất các vector embeddings.</w:t>
      </w:r>
    </w:p>
    <w:p w14:paraId="0FAF480E" w14:textId="0192A065" w:rsidR="00DD0450" w:rsidRPr="00DD0450" w:rsidRDefault="00DD0450" w:rsidP="00DD0450">
      <w:pPr>
        <w:ind w:firstLine="720"/>
        <w:rPr>
          <w:lang w:val="vi-VN"/>
        </w:rPr>
      </w:pPr>
      <w:r w:rsidRPr="00DD0450">
        <w:rPr>
          <w:lang w:val="vi-VN"/>
        </w:rPr>
        <w:t xml:space="preserve">Hệ thống quản lý cơ sở dữ liệu liên hệ truyền thống (RDMS - Relational Database Management Systems) không thể dùng để lưu trữ các vector embeddings này. Đây là lý </w:t>
      </w:r>
      <w:r w:rsidRPr="00DD0450">
        <w:rPr>
          <w:lang w:val="vi-VN"/>
        </w:rPr>
        <w:lastRenderedPageBreak/>
        <w:t xml:space="preserve">do tại sao Vector Store / Vector Databases được phát triển để đảm nhận vai trò này. Vector Databases được thiết kế để hiệu quả lưu trữ và truy xuất các vector embeddings. </w:t>
      </w:r>
      <w:r>
        <w:rPr>
          <w:lang w:val="vi-VN"/>
        </w:rPr>
        <w:fldChar w:fldCharType="begin"/>
      </w:r>
      <w:r>
        <w:rPr>
          <w:lang w:val="vi-VN"/>
        </w:rPr>
        <w:instrText xml:space="preserve"> ADDIN EN.CITE &lt;EndNote&gt;&lt;Cite&gt;&lt;Author&gt;Reddy&lt;/Author&gt;&lt;Year&gt;2023&lt;/Year&gt;&lt;RecNum&gt;16&lt;/RecNum&gt;&lt;DisplayText&gt;[13]&lt;/DisplayText&gt;&lt;record&gt;&lt;rec-number&gt;16&lt;/rec-number&gt;&lt;foreign-keys&gt;&lt;key app="EN" db-id="00tfrx2tgtw9waefddnp9rt8e05p5r2ea0z9" timestamp="1692632661"&gt;16&lt;/key&gt;&lt;/foreign-keys&gt;&lt;ref-type name="Web Page"&gt;12&lt;/ref-type&gt;&lt;contributors&gt;&lt;authors&gt;&lt;author&gt;Ajay Kumar Reddy&lt;/author&gt;&lt;/authors&gt;&lt;/contributors&gt;&lt;titles&gt;&lt;title&gt;Guide to Chroma DB | A Vector Store for Your Generative AI LLMs&lt;/title&gt;&lt;/titles&gt;&lt;dates&gt;&lt;year&gt;2023&lt;/year&gt;&lt;/dates&gt;&lt;urls&gt;&lt;related-urls&gt;&lt;url&gt;https://www.analyticsvidhya.com/blog/2023/07/guide-to-chroma-db-a-vector-store-for-your-generative-ai-llms/&lt;/url&gt;&lt;/related-urls&gt;&lt;/urls&gt;&lt;/record&gt;&lt;/Cite&gt;&lt;/EndNote&gt;</w:instrText>
      </w:r>
      <w:r>
        <w:rPr>
          <w:lang w:val="vi-VN"/>
        </w:rPr>
        <w:fldChar w:fldCharType="separate"/>
      </w:r>
      <w:r>
        <w:rPr>
          <w:noProof/>
          <w:lang w:val="vi-VN"/>
        </w:rPr>
        <w:t>[</w:t>
      </w:r>
      <w:hyperlink w:anchor="_ENREF_13" w:tooltip="Reddy, 2023 #16" w:history="1">
        <w:r>
          <w:rPr>
            <w:noProof/>
            <w:lang w:val="vi-VN"/>
          </w:rPr>
          <w:t>13</w:t>
        </w:r>
      </w:hyperlink>
      <w:r>
        <w:rPr>
          <w:noProof/>
          <w:lang w:val="vi-VN"/>
        </w:rPr>
        <w:t>]</w:t>
      </w:r>
      <w:r>
        <w:rPr>
          <w:lang w:val="vi-VN"/>
        </w:rPr>
        <w:fldChar w:fldCharType="end"/>
      </w:r>
      <w:r>
        <w:rPr>
          <w:lang w:val="vi-VN"/>
        </w:rPr>
        <w:t xml:space="preserve"> </w:t>
      </w:r>
      <w:r w:rsidRPr="00DD0450">
        <w:rPr>
          <w:lang w:val="vi-VN"/>
        </w:rPr>
        <w:t xml:space="preserve">Hiện nay, có nhiều Vector Stores khác nhau, chúng có sự khác biệt về các mô hình </w:t>
      </w:r>
      <w:r>
        <w:rPr>
          <w:lang w:val="vi-VN"/>
        </w:rPr>
        <w:t>embedding</w:t>
      </w:r>
      <w:r w:rsidRPr="00DD0450">
        <w:rPr>
          <w:lang w:val="vi-VN"/>
        </w:rPr>
        <w:t xml:space="preserve"> mà chúng hỗ trợ và loại thuật toán tìm kiếm chúng sử dụng để tìm các vector tương tự.</w:t>
      </w:r>
    </w:p>
    <w:p w14:paraId="526C08DE" w14:textId="77777777" w:rsidR="00DD0450" w:rsidRPr="00DD0450" w:rsidRDefault="00DD0450" w:rsidP="00DD0450">
      <w:pPr>
        <w:ind w:firstLine="720"/>
        <w:rPr>
          <w:lang w:val="vi-VN"/>
        </w:rPr>
      </w:pPr>
      <w:r w:rsidRPr="00DD0450">
        <w:rPr>
          <w:lang w:val="vi-VN"/>
        </w:rPr>
        <w:t>Hãy xem xét một ví dụ về Chatbot dựa trên một tập tin PDF. Khi người dùng nhập một truy vấn, bước quan trọng đầu tiên là trích xuất nội dung liên quan từ tập tin PDF cho truy vấn đó và cung cấp thông tin này cho Chatbot. Điều này cho phép Chatbot sử dụng thông tin liên quan đến truy vấn để cung cấp câu trả lời thích hợp cho người dùng. Vậy làm thế nào chúng ta có thể tìm nội dung liên quan từ tập tin PDF dựa trên truy vấn của người dùng? Câu trả lời là phương pháp tìm kiếm sự tương đồng đơn giản.</w:t>
      </w:r>
    </w:p>
    <w:p w14:paraId="28833961" w14:textId="52B74748" w:rsidR="00DD0450" w:rsidRPr="00CD12A5" w:rsidRDefault="00DD0450" w:rsidP="00DD0450">
      <w:pPr>
        <w:ind w:firstLine="720"/>
        <w:rPr>
          <w:lang w:val="vi-VN"/>
        </w:rPr>
      </w:pPr>
      <w:r w:rsidRPr="00DD0450">
        <w:rPr>
          <w:lang w:val="vi-VN"/>
        </w:rPr>
        <w:t xml:space="preserve">Khi dữ liệu được biểu diễn dưới dạng các vector embeddings, chúng ta có thể tìm sự tương đồng giữa các phần khác nhau của dữ liệu và trích xuất dữ liệu tương tự dựa trên một vector </w:t>
      </w:r>
      <w:r>
        <w:rPr>
          <w:lang w:val="vi-VN"/>
        </w:rPr>
        <w:t>embedding</w:t>
      </w:r>
      <w:r w:rsidRPr="00DD0450">
        <w:rPr>
          <w:lang w:val="vi-VN"/>
        </w:rPr>
        <w:t xml:space="preserve"> cụ thể. Trước hết, truy vấn được chuyển đổi thành embeddings bởi một mô hình </w:t>
      </w:r>
      <w:r>
        <w:rPr>
          <w:lang w:val="vi-VN"/>
        </w:rPr>
        <w:t>embedding</w:t>
      </w:r>
      <w:r w:rsidRPr="00DD0450">
        <w:rPr>
          <w:lang w:val="vi-VN"/>
        </w:rPr>
        <w:t>, sau đó Vector Store sử dụng vector embedding này và thực hiện tìm kiếm sự tương đồng (qua các thuật toán tìm kiếm) với các vector embeddings khác mà nó đã lưu trữ trong cơ sở dữ liệu, sau đó truy xuất tất cả dữ liệu liên quan. Các vector embeddings liên quan này sau đó được truyền đến Mô hình Ngôn ngữ Lớn, tức là chatbot, mà sử dụng thông tin này để tạo ra một câu trả lời cuối cùng cho người dùng.</w:t>
      </w:r>
    </w:p>
    <w:p w14:paraId="6F1DBAFF" w14:textId="787D4084" w:rsidR="0028042E" w:rsidRDefault="00DD0450" w:rsidP="00DD0450">
      <w:pPr>
        <w:ind w:firstLine="720"/>
        <w:rPr>
          <w:lang w:val="vi-VN"/>
        </w:rPr>
      </w:pPr>
      <w:r w:rsidRPr="00DD0450">
        <w:rPr>
          <w:lang w:val="vi-VN"/>
        </w:rPr>
        <w:t xml:space="preserve">Chroma DB là một cơ sở dữ liệu phổ biến và </w:t>
      </w:r>
      <w:r>
        <w:rPr>
          <w:lang w:val="vi-VN"/>
        </w:rPr>
        <w:t>open source</w:t>
      </w:r>
      <w:r w:rsidRPr="00DD0450">
        <w:rPr>
          <w:lang w:val="vi-VN"/>
        </w:rPr>
        <w:t xml:space="preserve">, được sử dụng rộng rãi để giải quyết vấn đề lưu trữ và truy xuất các vector embeddings. </w:t>
      </w:r>
      <w:r>
        <w:rPr>
          <w:lang w:val="vi-VN"/>
        </w:rPr>
        <w:fldChar w:fldCharType="begin"/>
      </w:r>
      <w:r>
        <w:rPr>
          <w:lang w:val="vi-VN"/>
        </w:rPr>
        <w:instrText xml:space="preserve"> ADDIN EN.CITE &lt;EndNote&gt;&lt;Cite&gt;&lt;RecNum&gt;15&lt;/RecNum&gt;&lt;DisplayText&gt;[14]&lt;/DisplayText&gt;&lt;record&gt;&lt;rec-number&gt;15&lt;/rec-number&gt;&lt;foreign-keys&gt;&lt;key app="EN" db-id="00tfrx2tgtw9waefddnp9rt8e05p5r2ea0z9" timestamp="1692632588"&gt;15&lt;/key&gt;&lt;/foreign-keys&gt;&lt;ref-type name="Web Page"&gt;12&lt;/ref-type&gt;&lt;contributors&gt;&lt;/contributors&gt;&lt;titles&gt;&lt;title&gt;Embeddings&lt;/title&gt;&lt;/titles&gt;&lt;dates&gt;&lt;/dates&gt;&lt;urls&gt;&lt;related-urls&gt;&lt;url&gt;https://docs.trychroma.com/embeddings&lt;/url&gt;&lt;/related-urls&gt;&lt;/urls&gt;&lt;/record&gt;&lt;/Cite&gt;&lt;/EndNote&gt;</w:instrText>
      </w:r>
      <w:r>
        <w:rPr>
          <w:lang w:val="vi-VN"/>
        </w:rPr>
        <w:fldChar w:fldCharType="separate"/>
      </w:r>
      <w:r>
        <w:rPr>
          <w:noProof/>
          <w:lang w:val="vi-VN"/>
        </w:rPr>
        <w:t>[</w:t>
      </w:r>
      <w:hyperlink w:anchor="_ENREF_14" w:tooltip=",  #15" w:history="1">
        <w:r>
          <w:rPr>
            <w:noProof/>
            <w:lang w:val="vi-VN"/>
          </w:rPr>
          <w:t>14</w:t>
        </w:r>
      </w:hyperlink>
      <w:r>
        <w:rPr>
          <w:noProof/>
          <w:lang w:val="vi-VN"/>
        </w:rPr>
        <w:t>]</w:t>
      </w:r>
      <w:r>
        <w:rPr>
          <w:lang w:val="vi-VN"/>
        </w:rPr>
        <w:fldChar w:fldCharType="end"/>
      </w:r>
      <w:r>
        <w:rPr>
          <w:lang w:val="vi-VN"/>
        </w:rPr>
        <w:t xml:space="preserve"> </w:t>
      </w:r>
      <w:r w:rsidR="00CD12A5" w:rsidRPr="00CD12A5">
        <w:rPr>
          <w:lang w:val="vi-VN"/>
        </w:rPr>
        <w:t xml:space="preserve">Chroma đơn giản hóa việc sử dụng các nhà cung cấp embedding phổ biến thông qua việc cung cấp các bao bọc nhẹ. Điều này giúp </w:t>
      </w:r>
      <w:r w:rsidR="00B72FDD">
        <w:rPr>
          <w:lang w:val="vi-VN"/>
        </w:rPr>
        <w:t xml:space="preserve">ta </w:t>
      </w:r>
      <w:r w:rsidR="00CD12A5" w:rsidRPr="00CD12A5">
        <w:rPr>
          <w:lang w:val="vi-VN"/>
        </w:rPr>
        <w:t xml:space="preserve">dễ dàng tích hợp chúng vào ứng dụng của mình. </w:t>
      </w:r>
      <w:r w:rsidR="00B72FDD">
        <w:rPr>
          <w:lang w:val="vi-VN"/>
        </w:rPr>
        <w:t xml:space="preserve">Có </w:t>
      </w:r>
      <w:r w:rsidR="00CD12A5" w:rsidRPr="00CD12A5">
        <w:rPr>
          <w:lang w:val="vi-VN"/>
        </w:rPr>
        <w:t>thể thiết lập một hàm embedding khi tạo một Chroma</w:t>
      </w:r>
      <w:r w:rsidRPr="00DD0450">
        <w:rPr>
          <w:lang w:val="vi-VN"/>
        </w:rPr>
        <w:t xml:space="preserve"> </w:t>
      </w:r>
      <w:r>
        <w:rPr>
          <w:lang w:val="vi-VN"/>
        </w:rPr>
        <w:t>collection</w:t>
      </w:r>
      <w:r w:rsidR="00CD12A5" w:rsidRPr="00CD12A5">
        <w:rPr>
          <w:lang w:val="vi-VN"/>
        </w:rPr>
        <w:t xml:space="preserve">. Hàm này sẽ được tự động áp dụng khi cần, hoặc </w:t>
      </w:r>
      <w:r w:rsidR="00B72FDD">
        <w:rPr>
          <w:lang w:val="vi-VN"/>
        </w:rPr>
        <w:t>ta</w:t>
      </w:r>
      <w:r w:rsidR="00CD12A5" w:rsidRPr="00CD12A5">
        <w:rPr>
          <w:lang w:val="vi-VN"/>
        </w:rPr>
        <w:t xml:space="preserve"> có thể tự mình gọi chúng theo yêu </w:t>
      </w:r>
      <w:r w:rsidR="00B72FDD">
        <w:rPr>
          <w:lang w:val="vi-VN"/>
        </w:rPr>
        <w:t>cầu.</w:t>
      </w:r>
    </w:p>
    <w:p w14:paraId="50C3DBFE" w14:textId="77777777" w:rsidR="00DD0450" w:rsidRDefault="00DD0450" w:rsidP="00DD0450">
      <w:pPr>
        <w:keepNext/>
        <w:ind w:firstLine="720"/>
        <w:jc w:val="center"/>
      </w:pPr>
      <w:r>
        <w:rPr>
          <w:noProof/>
        </w:rPr>
        <w:lastRenderedPageBreak/>
        <w:drawing>
          <wp:inline distT="0" distB="0" distL="0" distR="0" wp14:anchorId="4D77D3F0" wp14:editId="17344808">
            <wp:extent cx="4408244" cy="2225040"/>
            <wp:effectExtent l="0" t="0" r="0" b="0"/>
            <wp:docPr id="1651535841" name="Picture 1" descr="Featued image for: Exploring Chroma: The Open Source Vector Database for LL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eatued image for: Exploring Chroma: The Open Source Vector Database for LLM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23834" cy="2232909"/>
                    </a:xfrm>
                    <a:prstGeom prst="rect">
                      <a:avLst/>
                    </a:prstGeom>
                    <a:noFill/>
                    <a:ln>
                      <a:noFill/>
                    </a:ln>
                  </pic:spPr>
                </pic:pic>
              </a:graphicData>
            </a:graphic>
          </wp:inline>
        </w:drawing>
      </w:r>
    </w:p>
    <w:p w14:paraId="73C0D4A9" w14:textId="1CFB74DE" w:rsidR="00DD0450" w:rsidRDefault="00DD0450" w:rsidP="00DD0450">
      <w:pPr>
        <w:pStyle w:val="Caption"/>
        <w:rPr>
          <w:lang w:val="vi-VN"/>
        </w:rPr>
      </w:pPr>
      <w:bookmarkStart w:id="32" w:name="_Toc143557014"/>
      <w:r>
        <w:t xml:space="preserve">Hình </w:t>
      </w:r>
      <w:fldSimple w:instr=" STYLEREF 2 \s ">
        <w:r>
          <w:rPr>
            <w:noProof/>
          </w:rPr>
          <w:t>2.3</w:t>
        </w:r>
      </w:fldSimple>
      <w:r>
        <w:noBreakHyphen/>
      </w:r>
      <w:fldSimple w:instr=" SEQ Hình \* ARABIC \s 2 ">
        <w:r>
          <w:rPr>
            <w:noProof/>
          </w:rPr>
          <w:t>1</w:t>
        </w:r>
      </w:fldSimple>
      <w:r>
        <w:rPr>
          <w:lang w:val="vi-VN"/>
        </w:rPr>
        <w:t xml:space="preserve"> Giới thiệu về Chroma</w:t>
      </w:r>
      <w:bookmarkEnd w:id="32"/>
    </w:p>
    <w:p w14:paraId="1C3810D2" w14:textId="45B0A5A0" w:rsidR="00DD0450" w:rsidRDefault="00DD0450" w:rsidP="00DD0450">
      <w:pPr>
        <w:pStyle w:val="Heading3"/>
      </w:pPr>
      <w:bookmarkStart w:id="33" w:name="_Toc143557043"/>
      <w:r w:rsidRPr="00DD0450">
        <w:t>Sentence-BERT</w:t>
      </w:r>
      <w:bookmarkEnd w:id="33"/>
    </w:p>
    <w:p w14:paraId="0389B0B4" w14:textId="55F2D946" w:rsidR="00DD0450" w:rsidRPr="00DD0450" w:rsidRDefault="00DD0450" w:rsidP="00DD0450">
      <w:pPr>
        <w:ind w:firstLine="720"/>
        <w:rPr>
          <w:lang w:val="en-GB"/>
        </w:rPr>
      </w:pPr>
      <w:r w:rsidRPr="00DD0450">
        <w:rPr>
          <w:lang w:val="en-GB"/>
        </w:rPr>
        <w:t>Mặc định, Chroma sử dụng mô hình all-MiniLM-L6-v2</w:t>
      </w:r>
      <w:r>
        <w:rPr>
          <w:lang w:val="vi-VN"/>
        </w:rPr>
        <w:t xml:space="preserve"> dựa theo </w:t>
      </w:r>
      <w:hyperlink r:id="rId18" w:history="1">
        <w:r w:rsidRPr="00DD0450">
          <w:rPr>
            <w:rStyle w:val="Hyperlink"/>
            <w:i/>
            <w:iCs/>
            <w:color w:val="auto"/>
            <w:lang w:val="en-GB"/>
          </w:rPr>
          <w:t>Sentence Transformers</w:t>
        </w:r>
      </w:hyperlink>
      <w:r w:rsidRPr="00DD0450">
        <w:rPr>
          <w:lang w:val="en-GB"/>
        </w:rPr>
        <w:t xml:space="preserve"> để tạo ra các vector embeddings. Mô hình </w:t>
      </w:r>
      <w:r>
        <w:rPr>
          <w:lang w:val="en-GB"/>
        </w:rPr>
        <w:t>embedding</w:t>
      </w:r>
      <w:r w:rsidRPr="00DD0450">
        <w:rPr>
          <w:lang w:val="en-GB"/>
        </w:rPr>
        <w:t xml:space="preserve"> này có thể tạo ra các vector </w:t>
      </w:r>
      <w:r>
        <w:rPr>
          <w:lang w:val="en-GB"/>
        </w:rPr>
        <w:t>embedding</w:t>
      </w:r>
      <w:r w:rsidRPr="00DD0450">
        <w:rPr>
          <w:lang w:val="en-GB"/>
        </w:rPr>
        <w:t xml:space="preserve"> cho câu và văn bản, có thể được sử dụng cho nhiều nhiệm vụ khác nhau. Chức năng </w:t>
      </w:r>
      <w:r>
        <w:rPr>
          <w:lang w:val="en-GB"/>
        </w:rPr>
        <w:t>embedding</w:t>
      </w:r>
      <w:r w:rsidRPr="00DD0450">
        <w:rPr>
          <w:lang w:val="en-GB"/>
        </w:rPr>
        <w:t xml:space="preserve"> này chạy cục bộ trên máy tính của bạn và có thể yêu cầu bạn tải xuống các tệp mô hình (điều này sẽ xảy ra tự động).</w:t>
      </w:r>
    </w:p>
    <w:p w14:paraId="698551CA" w14:textId="77777777" w:rsidR="00DD0450" w:rsidRDefault="00DD0450" w:rsidP="00DD0450">
      <w:pPr>
        <w:ind w:firstLine="720"/>
        <w:rPr>
          <w:lang w:val="en-GB"/>
        </w:rPr>
      </w:pPr>
      <w:r w:rsidRPr="00DD0450">
        <w:rPr>
          <w:lang w:val="en-GB"/>
        </w:rPr>
        <w:t xml:space="preserve">Bài báo </w:t>
      </w:r>
      <w:r>
        <w:rPr>
          <w:lang w:val="en-GB"/>
        </w:rPr>
        <w:fldChar w:fldCharType="begin"/>
      </w:r>
      <w:r>
        <w:rPr>
          <w:lang w:val="en-GB"/>
        </w:rPr>
        <w:instrText xml:space="preserve"> ADDIN EN.CITE &lt;EndNote&gt;&lt;Cite&gt;&lt;Author&gt;Nils Reimers&lt;/Author&gt;&lt;Year&gt;2019&lt;/Year&gt;&lt;RecNum&gt;17&lt;/RecNum&gt;&lt;DisplayText&gt;[15]&lt;/DisplayText&gt;&lt;record&gt;&lt;rec-number&gt;17&lt;/rec-number&gt;&lt;foreign-keys&gt;&lt;key app="EN" db-id="00tfrx2tgtw9waefddnp9rt8e05p5r2ea0z9" timestamp="1692634657"&gt;17&lt;/key&gt;&lt;/foreign-keys&gt;&lt;ref-type name="Journal Article"&gt;17&lt;/ref-type&gt;&lt;contributors&gt;&lt;authors&gt;&lt;author&gt;Nils Reimers, Iryna Gurevych&lt;/author&gt;&lt;/authors&gt;&lt;/contributors&gt;&lt;titles&gt;&lt;title&gt;Sentence-BERT: Sentence Embeddings using Siamese BERT-Networks&lt;/title&gt;&lt;secondary-title&gt;EMNLP 2019&lt;/secondary-title&gt;&lt;/titles&gt;&lt;periodical&gt;&lt;full-title&gt;EMNLP 2019&lt;/full-title&gt;&lt;/periodical&gt;&lt;dates&gt;&lt;year&gt;2019&lt;/year&gt;&lt;/dates&gt;&lt;urls&gt;&lt;/urls&gt;&lt;/record&gt;&lt;/Cite&gt;&lt;/EndNote&gt;</w:instrText>
      </w:r>
      <w:r>
        <w:rPr>
          <w:lang w:val="en-GB"/>
        </w:rPr>
        <w:fldChar w:fldCharType="separate"/>
      </w:r>
      <w:r>
        <w:rPr>
          <w:noProof/>
          <w:lang w:val="en-GB"/>
        </w:rPr>
        <w:t>[</w:t>
      </w:r>
      <w:hyperlink w:anchor="_ENREF_15" w:tooltip="Nils Reimers, 2019 #17" w:history="1">
        <w:r>
          <w:rPr>
            <w:noProof/>
            <w:lang w:val="en-GB"/>
          </w:rPr>
          <w:t>15</w:t>
        </w:r>
      </w:hyperlink>
      <w:r>
        <w:rPr>
          <w:noProof/>
          <w:lang w:val="en-GB"/>
        </w:rPr>
        <w:t>]</w:t>
      </w:r>
      <w:r>
        <w:rPr>
          <w:lang w:val="en-GB"/>
        </w:rPr>
        <w:fldChar w:fldCharType="end"/>
      </w:r>
      <w:r w:rsidRPr="00DD0450">
        <w:rPr>
          <w:lang w:val="en-GB"/>
        </w:rPr>
        <w:t xml:space="preserve"> giới thiệu một phương pháp tạo ra các biểu diễn (embeddings) cho các câu sử dụng mạng BERT (Bidirectional Encoder Representations from Transformers) và kiến trúc mạng Siamese.</w:t>
      </w:r>
    </w:p>
    <w:p w14:paraId="024B8573" w14:textId="77777777" w:rsidR="00DD0450" w:rsidRDefault="00DD0450" w:rsidP="00DD0450">
      <w:pPr>
        <w:ind w:firstLine="720"/>
        <w:rPr>
          <w:lang w:val="en-GB"/>
        </w:rPr>
      </w:pPr>
      <w:r w:rsidRPr="00DD0450">
        <w:rPr>
          <w:lang w:val="en-GB"/>
        </w:rPr>
        <w:t>Phương pháp được đề xuất tập trung vào việc tạo ra các biểu diễn cho các câu sao cho rằng các biểu diễn này cần phải chứa thông tin về sự tương đồng giữa các câu. Để làm được điều này, các mạng BERT được sử dụng để biểu diễn các từ trong các câu. Sau đó, mạng Siamese được áp dụng để tạo ra biểu diễn tổng hợp cho toàn bộ câu dựa trên biểu diễn từ của chúng.</w:t>
      </w:r>
    </w:p>
    <w:p w14:paraId="5A5D7451" w14:textId="77777777" w:rsidR="00DD0450" w:rsidRDefault="00DD0450" w:rsidP="00DD0450">
      <w:pPr>
        <w:ind w:firstLine="720"/>
        <w:rPr>
          <w:lang w:val="en-GB"/>
        </w:rPr>
      </w:pPr>
      <w:r w:rsidRPr="00DD0450">
        <w:rPr>
          <w:lang w:val="en-GB"/>
        </w:rPr>
        <w:t>Kiến trúc mạng Siamese là một mạng nơ-ron gồm hai nhánh (branches), mỗi nhánh biểu diễn một câu riêng. Hai nhánh này chia sẻ các trọng số, điều này giúp tăng cường khả năng học thông tin về sự tương đồng giữa các cặp câu.</w:t>
      </w:r>
    </w:p>
    <w:p w14:paraId="3DB49079" w14:textId="7BE72808" w:rsidR="00DD0450" w:rsidRDefault="00DD0450" w:rsidP="00DD0450">
      <w:pPr>
        <w:ind w:firstLine="720"/>
        <w:rPr>
          <w:lang w:val="en-GB"/>
        </w:rPr>
      </w:pPr>
      <w:r w:rsidRPr="00DD0450">
        <w:rPr>
          <w:lang w:val="en-GB"/>
        </w:rPr>
        <w:lastRenderedPageBreak/>
        <w:t xml:space="preserve">Bài báo </w:t>
      </w:r>
      <w:r>
        <w:rPr>
          <w:lang w:val="en-GB"/>
        </w:rPr>
        <w:fldChar w:fldCharType="begin"/>
      </w:r>
      <w:r>
        <w:rPr>
          <w:lang w:val="en-GB"/>
        </w:rPr>
        <w:instrText xml:space="preserve"> ADDIN EN.CITE &lt;EndNote&gt;&lt;Cite&gt;&lt;Author&gt;Nils Reimers&lt;/Author&gt;&lt;Year&gt;2019&lt;/Year&gt;&lt;RecNum&gt;17&lt;/RecNum&gt;&lt;DisplayText&gt;[15]&lt;/DisplayText&gt;&lt;record&gt;&lt;rec-number&gt;17&lt;/rec-number&gt;&lt;foreign-keys&gt;&lt;key app="EN" db-id="00tfrx2tgtw9waefddnp9rt8e05p5r2ea0z9" timestamp="1692634657"&gt;17&lt;/key&gt;&lt;/foreign-keys&gt;&lt;ref-type name="Journal Article"&gt;17&lt;/ref-type&gt;&lt;contributors&gt;&lt;authors&gt;&lt;author&gt;Nils Reimers, Iryna Gurevych&lt;/author&gt;&lt;/authors&gt;&lt;/contributors&gt;&lt;titles&gt;&lt;title&gt;Sentence-BERT: Sentence Embeddings using Siamese BERT-Networks&lt;/title&gt;&lt;secondary-title&gt;EMNLP 2019&lt;/secondary-title&gt;&lt;/titles&gt;&lt;periodical&gt;&lt;full-title&gt;EMNLP 2019&lt;/full-title&gt;&lt;/periodical&gt;&lt;dates&gt;&lt;year&gt;2019&lt;/year&gt;&lt;/dates&gt;&lt;urls&gt;&lt;/urls&gt;&lt;/record&gt;&lt;/Cite&gt;&lt;/EndNote&gt;</w:instrText>
      </w:r>
      <w:r>
        <w:rPr>
          <w:lang w:val="en-GB"/>
        </w:rPr>
        <w:fldChar w:fldCharType="separate"/>
      </w:r>
      <w:r>
        <w:rPr>
          <w:noProof/>
          <w:lang w:val="en-GB"/>
        </w:rPr>
        <w:t>[</w:t>
      </w:r>
      <w:hyperlink w:anchor="_ENREF_15" w:tooltip="Nils Reimers, 2019 #17" w:history="1">
        <w:r>
          <w:rPr>
            <w:noProof/>
            <w:lang w:val="en-GB"/>
          </w:rPr>
          <w:t>15</w:t>
        </w:r>
      </w:hyperlink>
      <w:r>
        <w:rPr>
          <w:noProof/>
          <w:lang w:val="en-GB"/>
        </w:rPr>
        <w:t>]</w:t>
      </w:r>
      <w:r>
        <w:rPr>
          <w:lang w:val="en-GB"/>
        </w:rPr>
        <w:fldChar w:fldCharType="end"/>
      </w:r>
      <w:r>
        <w:rPr>
          <w:lang w:val="vi-VN"/>
        </w:rPr>
        <w:t xml:space="preserve"> </w:t>
      </w:r>
      <w:r w:rsidRPr="00DD0450">
        <w:rPr>
          <w:lang w:val="en-GB"/>
        </w:rPr>
        <w:t>cũng đề cập đến việc huấn luyện mô hình dựa trên một bộ dữ liệu chứa các cặp câu tương tự và không tương tự để mô hình có thể học cách tạo ra các biểu diễn thích hợp cho cả hai trường hợp.</w:t>
      </w:r>
    </w:p>
    <w:p w14:paraId="3F4168AF" w14:textId="319B504C" w:rsidR="00DD0450" w:rsidRDefault="00DD0450" w:rsidP="00DD0450">
      <w:pPr>
        <w:ind w:firstLine="720"/>
        <w:rPr>
          <w:lang w:val="en-GB"/>
        </w:rPr>
      </w:pPr>
      <w:r w:rsidRPr="00DD0450">
        <w:rPr>
          <w:lang w:val="en-GB"/>
        </w:rPr>
        <w:t>Phương pháp "Sentence-BERT" chứng minh khả năng tạo ra các biểu diễn câu mạnh mẽ, có khả năng tương đồng và phản ánh độ tương tự giữa các câu một cách hiệu quả. Điều này có thể ứng dụng rộng rãi trong các nhiệm vụ liên quan đến xử lý ngôn ngữ tự nhiên, như phân loại văn bản, tạo nội dung và phân tích tương đồng giữa các văn bản.</w:t>
      </w:r>
    </w:p>
    <w:p w14:paraId="44B4DDB0" w14:textId="45288F2D" w:rsidR="00DD0450" w:rsidRDefault="00DD0450" w:rsidP="00DD0450">
      <w:pPr>
        <w:pStyle w:val="Heading3"/>
      </w:pPr>
      <w:bookmarkStart w:id="34" w:name="_Toc143557044"/>
      <w:r>
        <w:t>OpenAI</w:t>
      </w:r>
      <w:bookmarkEnd w:id="34"/>
    </w:p>
    <w:p w14:paraId="48E5A558" w14:textId="0DEC3126" w:rsidR="00DD0450" w:rsidRDefault="002337CD" w:rsidP="00DD0450">
      <w:pPr>
        <w:pStyle w:val="Heading2"/>
        <w:rPr>
          <w:lang w:val="vi-VN"/>
        </w:rPr>
      </w:pPr>
      <w:bookmarkStart w:id="35" w:name="_Toc143557045"/>
      <w:r>
        <w:rPr>
          <w:lang w:val="en-GB"/>
        </w:rPr>
        <w:t>Một</w:t>
      </w:r>
      <w:r>
        <w:rPr>
          <w:lang w:val="vi-VN"/>
        </w:rPr>
        <w:t xml:space="preserve"> số thư viện sử dụng</w:t>
      </w:r>
      <w:bookmarkEnd w:id="35"/>
    </w:p>
    <w:p w14:paraId="0BE4C8FE" w14:textId="5D82A74A" w:rsidR="002337CD" w:rsidRPr="002337CD" w:rsidRDefault="002337CD" w:rsidP="002337CD">
      <w:pPr>
        <w:pStyle w:val="Heading3"/>
      </w:pPr>
      <w:bookmarkStart w:id="36" w:name="_Toc143557046"/>
      <w:r>
        <w:t>Streamlit</w:t>
      </w:r>
      <w:r>
        <w:rPr>
          <w:lang w:val="vi-VN"/>
        </w:rPr>
        <w:t xml:space="preserve"> – build API</w:t>
      </w:r>
      <w:bookmarkEnd w:id="36"/>
    </w:p>
    <w:p w14:paraId="0BE5DB6D" w14:textId="48062111" w:rsidR="00D021A8" w:rsidRDefault="00DD0450" w:rsidP="00D021A8">
      <w:pPr>
        <w:pStyle w:val="Content"/>
      </w:pPr>
      <w:r w:rsidRPr="00DD0450">
        <w:t xml:space="preserve">Streamlit là một </w:t>
      </w:r>
      <w:r w:rsidR="00A832C0">
        <w:t xml:space="preserve">framework </w:t>
      </w:r>
      <w:r w:rsidRPr="00DD0450">
        <w:t>mạnh mẽ</w:t>
      </w:r>
      <w:r w:rsidR="00A832C0">
        <w:t xml:space="preserve"> </w:t>
      </w:r>
      <w:r w:rsidR="00A832C0">
        <w:t>mã nguồn mở</w:t>
      </w:r>
      <w:r w:rsidRPr="00DD0450">
        <w:t xml:space="preserve"> để xây dựng các ứng dụng web tương tác, và nó cũng có thể được sử dụng để xây dựng các API đơn giản.</w:t>
      </w:r>
      <w:r w:rsidR="00A832C0" w:rsidRPr="00A832C0">
        <w:t xml:space="preserve"> </w:t>
      </w:r>
      <w:r w:rsidR="00A832C0">
        <w:t>Nó được thiết kế để dễ sử dụng và trực quan, giúp các nhà khoa học dữ liệu và kỹ sư nhanh chóng tạo ra các ứng dụng web có thể chia sẻ ý tưởng của họ với người khác.</w:t>
      </w:r>
      <w:r w:rsidRPr="00DD0450">
        <w:t xml:space="preserve"> Khi sử dụng Streamlit để xây dựng một ứng dụng web,</w:t>
      </w:r>
      <w:r>
        <w:rPr>
          <w:lang w:val="vi-VN"/>
        </w:rPr>
        <w:t xml:space="preserve"> thường ta</w:t>
      </w:r>
      <w:r w:rsidRPr="00DD0450">
        <w:t xml:space="preserve"> có thể tạo ra các endpoint để giao tiếp với ứng dụng của mình thông qua API.</w:t>
      </w:r>
    </w:p>
    <w:p w14:paraId="75FF6D99" w14:textId="5D7DB04B" w:rsidR="00D021A8" w:rsidRDefault="00D021A8" w:rsidP="00D021A8">
      <w:pPr>
        <w:pStyle w:val="Content"/>
      </w:pPr>
      <w:r>
        <w:t>Streamlit sử dụng Python làm ngôn ngữ lập trình chính, vì vậy các nhà khoa học dữ liệu và kỹ sư có thể tận dụng các kỹ năng và kiến thức hiện có của họ. Streamlit cũng cung cấp một bộ công cụ tích hợp sẵn để tạo các thành phần ứng dụng phổ biến, chẳng hạn như biểu đồ, bảng và thanh trượt.</w:t>
      </w:r>
    </w:p>
    <w:p w14:paraId="28AEE536" w14:textId="36E2F617" w:rsidR="00D021A8" w:rsidRDefault="00D021A8" w:rsidP="00D021A8">
      <w:pPr>
        <w:pStyle w:val="Heading4"/>
      </w:pPr>
      <w:r>
        <w:t>Ưu điểm</w:t>
      </w:r>
    </w:p>
    <w:p w14:paraId="0C45EED3" w14:textId="77777777" w:rsidR="00D021A8" w:rsidRDefault="00D021A8" w:rsidP="00D021A8">
      <w:pPr>
        <w:pStyle w:val="Content"/>
      </w:pPr>
      <w:r w:rsidRPr="00A832C0">
        <w:rPr>
          <w:b/>
          <w:bCs/>
        </w:rPr>
        <w:t>Dễ sử dụng</w:t>
      </w:r>
      <w:r>
        <w:t>: Streamlit được thiết kế để dễ sử dụng, ngay cả đối với những người mới bắt đầu. Các nhà khoa học dữ liệu và kỹ sư có thể nhanh chóng tạo ra các ứng dụng web có thể chia sẻ ý tưởng của họ với người khác.</w:t>
      </w:r>
    </w:p>
    <w:p w14:paraId="71E7CF2B" w14:textId="77777777" w:rsidR="00D021A8" w:rsidRDefault="00D021A8" w:rsidP="00D021A8">
      <w:pPr>
        <w:pStyle w:val="Content"/>
      </w:pPr>
      <w:r w:rsidRPr="00A832C0">
        <w:rPr>
          <w:b/>
          <w:bCs/>
        </w:rPr>
        <w:t>Trực quan</w:t>
      </w:r>
      <w:r>
        <w:t>: Streamlit sử dụng giao diện người dùng trực quan, giúp người dùng dễ dàng tương tác với các ứng dụng web.</w:t>
      </w:r>
    </w:p>
    <w:p w14:paraId="65039F80" w14:textId="77777777" w:rsidR="00D021A8" w:rsidRDefault="00D021A8" w:rsidP="00D021A8">
      <w:pPr>
        <w:pStyle w:val="Content"/>
      </w:pPr>
      <w:r w:rsidRPr="00A832C0">
        <w:rPr>
          <w:b/>
          <w:bCs/>
        </w:rPr>
        <w:lastRenderedPageBreak/>
        <w:t>Tích hợp sẵn</w:t>
      </w:r>
      <w:r>
        <w:t>: Streamlit cung cấp một bộ công cụ tích hợp sẵn để tạo các thành phần ứng dụng phổ biến, giúp tiết kiệm thời gian và công sức.</w:t>
      </w:r>
    </w:p>
    <w:p w14:paraId="47B59E9B" w14:textId="570AED81" w:rsidR="00D021A8" w:rsidRDefault="00D021A8" w:rsidP="00D021A8">
      <w:pPr>
        <w:pStyle w:val="Content"/>
      </w:pPr>
      <w:r w:rsidRPr="00A832C0">
        <w:rPr>
          <w:b/>
          <w:bCs/>
        </w:rPr>
        <w:t>Mở rộng</w:t>
      </w:r>
      <w:r>
        <w:t>: Streamlit có thể được mở rộng bằng cách sử dụng Python, cho phép các nhà khoa học dữ liệu và kỹ sư tạo ra các ứng dụng web có tính năng cao.</w:t>
      </w:r>
    </w:p>
    <w:p w14:paraId="64924527" w14:textId="0C20CFE8" w:rsidR="00D021A8" w:rsidRDefault="00D021A8" w:rsidP="00D021A8">
      <w:pPr>
        <w:pStyle w:val="Heading4"/>
      </w:pPr>
      <w:r>
        <w:t>Ứng dụng chính</w:t>
      </w:r>
    </w:p>
    <w:p w14:paraId="4027F5D2" w14:textId="4B420A5B" w:rsidR="00D021A8" w:rsidRPr="00D021A8" w:rsidRDefault="00D021A8" w:rsidP="00D021A8">
      <w:pPr>
        <w:pStyle w:val="Content"/>
      </w:pPr>
      <w:r>
        <w:t>Các ứng dụng chính của Streamlit:</w:t>
      </w:r>
    </w:p>
    <w:p w14:paraId="095FC372" w14:textId="77777777" w:rsidR="00D021A8" w:rsidRDefault="00D021A8" w:rsidP="00D021A8">
      <w:pPr>
        <w:pStyle w:val="Content"/>
        <w:numPr>
          <w:ilvl w:val="0"/>
          <w:numId w:val="37"/>
        </w:numPr>
        <w:ind w:left="1260"/>
      </w:pPr>
      <w:r>
        <w:t>Ứng dụng web hiển thị kết quả của mô hình học máy</w:t>
      </w:r>
    </w:p>
    <w:p w14:paraId="39D99CD2" w14:textId="77777777" w:rsidR="00D021A8" w:rsidRDefault="00D021A8" w:rsidP="00D021A8">
      <w:pPr>
        <w:pStyle w:val="Content"/>
        <w:numPr>
          <w:ilvl w:val="0"/>
          <w:numId w:val="37"/>
        </w:numPr>
        <w:ind w:left="1260"/>
      </w:pPr>
      <w:r>
        <w:t>Ứng dụng web cho phép người dùng tương tác với dữ liệu</w:t>
      </w:r>
    </w:p>
    <w:p w14:paraId="6C61E4CD" w14:textId="77777777" w:rsidR="00D021A8" w:rsidRDefault="00D021A8" w:rsidP="00D021A8">
      <w:pPr>
        <w:pStyle w:val="Content"/>
        <w:numPr>
          <w:ilvl w:val="0"/>
          <w:numId w:val="37"/>
        </w:numPr>
        <w:ind w:left="1260"/>
      </w:pPr>
      <w:r>
        <w:t>Ứng dụng web để tạo đồ thị và biểu đồ</w:t>
      </w:r>
    </w:p>
    <w:p w14:paraId="1B2FB039" w14:textId="02937560" w:rsidR="00D021A8" w:rsidRPr="00D021A8" w:rsidRDefault="00D021A8" w:rsidP="00D021A8">
      <w:pPr>
        <w:pStyle w:val="Content"/>
        <w:numPr>
          <w:ilvl w:val="0"/>
          <w:numId w:val="37"/>
        </w:numPr>
        <w:ind w:left="1260"/>
      </w:pPr>
      <w:r>
        <w:t>Ứng dụng web để chia sẻ ý tưởng với người khác</w:t>
      </w:r>
    </w:p>
    <w:p w14:paraId="51F2445D" w14:textId="18FB5747" w:rsidR="00DD0450" w:rsidRDefault="002337CD" w:rsidP="002337CD">
      <w:pPr>
        <w:pStyle w:val="Heading3"/>
        <w:rPr>
          <w:lang w:val="vi-VN"/>
        </w:rPr>
      </w:pPr>
      <w:bookmarkStart w:id="37" w:name="_Toc143557047"/>
      <w:r>
        <w:t>Fitz</w:t>
      </w:r>
      <w:r>
        <w:rPr>
          <w:lang w:val="vi-VN"/>
        </w:rPr>
        <w:t xml:space="preserve"> – </w:t>
      </w:r>
      <w:r w:rsidRPr="00D021A8">
        <w:rPr>
          <w:i w:val="0"/>
          <w:iCs/>
          <w:lang w:val="vi-VN"/>
        </w:rPr>
        <w:t>tương</w:t>
      </w:r>
      <w:r>
        <w:rPr>
          <w:lang w:val="vi-VN"/>
        </w:rPr>
        <w:t xml:space="preserve"> tác với PDF</w:t>
      </w:r>
      <w:bookmarkEnd w:id="37"/>
    </w:p>
    <w:p w14:paraId="383BD74D" w14:textId="472DCC01" w:rsidR="00E3713C" w:rsidRDefault="00E3713C" w:rsidP="00E3713C">
      <w:pPr>
        <w:pStyle w:val="Content"/>
      </w:pPr>
      <w:r>
        <w:t>Fitz là một thư viện Python được sử dụng để làm việc với tài liệu PDF. Thư viện này cho phép bạn đọc, viết và chỉnh sửa các tập tin PDF bằng cách sử dụng mã nguồn Python. Fitz dựa trên thư viện Poppler, một thư viện mã nguồn mở cho việc xử lý tài liệu PDF.</w:t>
      </w:r>
    </w:p>
    <w:p w14:paraId="7F16B259" w14:textId="6ABF7B83" w:rsidR="002337CD" w:rsidRDefault="00E3713C" w:rsidP="00E3713C">
      <w:pPr>
        <w:pStyle w:val="Content"/>
      </w:pPr>
      <w:r>
        <w:t>Với Fitz, bạn có thể thực hiện các tác vụ như trích xuất văn bản từ PDF, trích xuất hình ảnh, chèn hình ảnh và văn bản vào tập tin PDF, tạo ra các trang PDF mới và thậm chí làm việc với các tệp tin PDF mã hóa bảo mật.</w:t>
      </w:r>
    </w:p>
    <w:p w14:paraId="2613BB78" w14:textId="329C1C05" w:rsidR="00E3713C" w:rsidRDefault="00E3713C" w:rsidP="007138CA">
      <w:pPr>
        <w:pStyle w:val="Heading4"/>
      </w:pPr>
      <w:r>
        <w:t>Ứng dụng chính</w:t>
      </w:r>
    </w:p>
    <w:p w14:paraId="2C2AE00E" w14:textId="2DAD662E" w:rsidR="00E3713C" w:rsidRPr="00E3713C" w:rsidRDefault="00E3713C" w:rsidP="00E3713C">
      <w:pPr>
        <w:pStyle w:val="Content"/>
        <w:rPr>
          <w:u w:val="single"/>
        </w:rPr>
      </w:pPr>
      <w:r w:rsidRPr="00E3713C">
        <w:rPr>
          <w:b/>
          <w:bCs/>
        </w:rPr>
        <w:t>Trích xuất văn bản từ PDF</w:t>
      </w:r>
      <w:r>
        <w:t xml:space="preserve">: Fitz cho phép bạn trích xuất văn bản từ các trang trong tài liệu PDF. Bạn có thể sử dụng chức năng </w:t>
      </w:r>
      <w:r w:rsidRPr="00E3713C">
        <w:rPr>
          <w:b/>
          <w:bCs/>
        </w:rPr>
        <w:t>get_text()</w:t>
      </w:r>
      <w:r>
        <w:t xml:space="preserve"> để lấy nội dung văn bản và xử lý nó theo cách bạn muốn.</w:t>
      </w:r>
    </w:p>
    <w:p w14:paraId="1A1BBC39" w14:textId="18228CF3" w:rsidR="00E3713C" w:rsidRDefault="00E3713C" w:rsidP="00E3713C">
      <w:pPr>
        <w:pStyle w:val="Content"/>
      </w:pPr>
      <w:r w:rsidRPr="00E3713C">
        <w:rPr>
          <w:b/>
          <w:bCs/>
        </w:rPr>
        <w:t>Trích xuất hình ảnh từ PDF</w:t>
      </w:r>
      <w:r>
        <w:t xml:space="preserve">: Fitz cung cấp khả năng trích xuất hình ảnh từ các trang PDF. Bạn có thể sử dụng các phương thức như </w:t>
      </w:r>
      <w:r w:rsidRPr="00E3713C">
        <w:rPr>
          <w:b/>
          <w:bCs/>
        </w:rPr>
        <w:t>get_pixmap()</w:t>
      </w:r>
      <w:r>
        <w:t xml:space="preserve"> để lấy hình ảnh từ trang và lưu chúng dưới dạng các đối tượng hình ảnh.</w:t>
      </w:r>
    </w:p>
    <w:p w14:paraId="5A24159F" w14:textId="70366BAD" w:rsidR="00E3713C" w:rsidRPr="00E3713C" w:rsidRDefault="00E3713C" w:rsidP="00E3713C">
      <w:pPr>
        <w:pStyle w:val="Content"/>
      </w:pPr>
      <w:r w:rsidRPr="00E3713C">
        <w:rPr>
          <w:b/>
          <w:bCs/>
        </w:rPr>
        <w:t>Chèn hình ảnh và văn bản vào PDF</w:t>
      </w:r>
      <w:r>
        <w:t>: Bạn có thể sử dụng Fitz để thêm hình ảnh và văn bản vào tài liệu PDF. Việc này rất hữu ích khi bạn muốn tạo các trang bìa, chú thích hoặc bất kỳ phần tử nào khác vào tài liệu.</w:t>
      </w:r>
    </w:p>
    <w:p w14:paraId="7CFD46FF" w14:textId="7BDB94CF" w:rsidR="00E3713C" w:rsidRDefault="00E3713C" w:rsidP="00E3713C">
      <w:pPr>
        <w:pStyle w:val="Content"/>
      </w:pPr>
      <w:r w:rsidRPr="00E3713C">
        <w:rPr>
          <w:b/>
          <w:bCs/>
        </w:rPr>
        <w:lastRenderedPageBreak/>
        <w:t>Chỉnh sửa tài liệu PDF</w:t>
      </w:r>
      <w:r>
        <w:t>: Fitz cho phép bạn thực hiện các thay đổi trong tài liệu PDF, chẳng hạn như xoay trang, thay đổi kích thước trang, thay đổi font chữ và màu sắc.</w:t>
      </w:r>
    </w:p>
    <w:p w14:paraId="6D1F82D6" w14:textId="4AD2B24C" w:rsidR="00E3713C" w:rsidRDefault="00E3713C" w:rsidP="00E3713C">
      <w:pPr>
        <w:pStyle w:val="Content"/>
      </w:pPr>
      <w:r w:rsidRPr="00E3713C">
        <w:rPr>
          <w:b/>
          <w:bCs/>
        </w:rPr>
        <w:t>Tạo trang PDF mới</w:t>
      </w:r>
      <w:r>
        <w:t>: Bạn có thể sử dụng Fitz để tạo các trang PDF mới và thêm nội dung vào chúng. Điều này rất hữu ích khi bạn muốn tạo tài liệu PDF động từ dữ liệu tự động sinh ra.</w:t>
      </w:r>
    </w:p>
    <w:p w14:paraId="192F3BB4" w14:textId="59730BB7" w:rsidR="00E3713C" w:rsidRDefault="00E3713C" w:rsidP="00E3713C">
      <w:pPr>
        <w:pStyle w:val="Content"/>
      </w:pPr>
      <w:r w:rsidRPr="00E3713C">
        <w:rPr>
          <w:b/>
          <w:bCs/>
        </w:rPr>
        <w:t>Xử lý tệp PDF mã hóa bảo mật</w:t>
      </w:r>
      <w:r>
        <w:t>: Fitz cũng hỗ trợ làm việc với các tài liệu PDF được mã hóa bảo mật. Bạn có thể thực hiện các thao tác như trích xuất nội dung từ tài liệu mã hóa, cung cấp mật khẩu để mở tài liệu, và thậm chí là gỡ bỏ mật khẩu khỏi tài liệu.</w:t>
      </w:r>
    </w:p>
    <w:p w14:paraId="052E6C0D" w14:textId="6262D956" w:rsidR="00E3713C" w:rsidRDefault="00E3713C" w:rsidP="00E3713C">
      <w:pPr>
        <w:pStyle w:val="Content"/>
      </w:pPr>
      <w:r w:rsidRPr="00E3713C">
        <w:rPr>
          <w:b/>
          <w:bCs/>
        </w:rPr>
        <w:t>Trích xuất metadata</w:t>
      </w:r>
      <w:r>
        <w:t>: Fitz cho phép bạn truy cập và trích xuất thông tin metadata từ tài liệu PDF, chẳng hạn như tiêu đề, tác giả, ngày tạo và nhiều thông tin khác.</w:t>
      </w:r>
    </w:p>
    <w:p w14:paraId="06C72B5E" w14:textId="3F4CB33B" w:rsidR="00E3713C" w:rsidRPr="00E3713C" w:rsidRDefault="00E3713C" w:rsidP="00E3713C">
      <w:pPr>
        <w:pStyle w:val="Content"/>
      </w:pPr>
      <w:r w:rsidRPr="00E3713C">
        <w:rPr>
          <w:b/>
          <w:bCs/>
        </w:rPr>
        <w:t>Chuyển đổi PDF sang hình ảnh</w:t>
      </w:r>
      <w:r>
        <w:t>: Fitz cung cấp các phương thức để chuyển đổi các trang PDF thành các hình ảnh, giúp bạn tạo ra các tệp hình ảnh PNG, JPEG hoặc TIFF từ tài liệu PDF.</w:t>
      </w:r>
    </w:p>
    <w:p w14:paraId="4FFF9136" w14:textId="77777777" w:rsidR="00AE6570" w:rsidRDefault="00AE6570" w:rsidP="00AE6570">
      <w:pPr>
        <w:pStyle w:val="Heading1"/>
      </w:pPr>
      <w:bookmarkStart w:id="38" w:name="_Toc143557048"/>
      <w:r>
        <w:t>KẾT QUẢ VÀ PHÂN TÍCH</w:t>
      </w:r>
      <w:bookmarkEnd w:id="24"/>
      <w:bookmarkEnd w:id="38"/>
    </w:p>
    <w:p w14:paraId="1A72B683" w14:textId="77777777" w:rsidR="00AE6570" w:rsidRPr="001A16D9" w:rsidRDefault="00AE6570" w:rsidP="00AE6570">
      <w:pPr>
        <w:pStyle w:val="Heading2"/>
      </w:pPr>
      <w:bookmarkStart w:id="39" w:name="_Toc2809923"/>
      <w:bookmarkStart w:id="40" w:name="_Toc143557049"/>
      <w:r>
        <w:t>Phương pháp tiếp cận</w:t>
      </w:r>
      <w:bookmarkEnd w:id="39"/>
      <w:bookmarkEnd w:id="40"/>
    </w:p>
    <w:p w14:paraId="4DFBFD0F" w14:textId="3ECFF3B3" w:rsidR="00DD0450" w:rsidRDefault="00DD0450" w:rsidP="00DD0450">
      <w:pPr>
        <w:pStyle w:val="Heading3"/>
        <w:rPr>
          <w:rStyle w:val="SubtleEmphasis"/>
          <w:lang w:val="vi-VN"/>
        </w:rPr>
      </w:pPr>
      <w:bookmarkStart w:id="41" w:name="_Toc143557050"/>
      <w:bookmarkStart w:id="42" w:name="_Toc2809924"/>
      <w:r>
        <w:rPr>
          <w:rStyle w:val="SubtleEmphasis"/>
        </w:rPr>
        <w:t>Pipeline</w:t>
      </w:r>
      <w:r>
        <w:rPr>
          <w:rStyle w:val="SubtleEmphasis"/>
          <w:lang w:val="vi-VN"/>
        </w:rPr>
        <w:t xml:space="preserve"> data</w:t>
      </w:r>
      <w:bookmarkEnd w:id="41"/>
    </w:p>
    <w:p w14:paraId="7F708CF7" w14:textId="1C581C72" w:rsidR="00DD0450" w:rsidRDefault="00DD0450" w:rsidP="00DD0450">
      <w:pPr>
        <w:rPr>
          <w:lang w:val="vi-VN"/>
        </w:rPr>
      </w:pPr>
      <w:r>
        <w:rPr>
          <w:lang w:val="vi-VN"/>
        </w:rPr>
        <w:t>Thu thập data từ các file pdf (quy chế, quy định được tải trên web của trường)</w:t>
      </w:r>
    </w:p>
    <w:p w14:paraId="560813DA" w14:textId="4097BDDC" w:rsidR="002337CD" w:rsidRDefault="002337CD" w:rsidP="00DD0450">
      <w:pPr>
        <w:rPr>
          <w:lang w:val="vi-VN"/>
        </w:rPr>
      </w:pPr>
      <w:r w:rsidRPr="002337CD">
        <w:rPr>
          <w:noProof/>
          <w:lang w:val="vi-VN"/>
        </w:rPr>
        <w:drawing>
          <wp:inline distT="0" distB="0" distL="0" distR="0" wp14:anchorId="185B8913" wp14:editId="4548AC60">
            <wp:extent cx="5486400" cy="1682750"/>
            <wp:effectExtent l="0" t="0" r="0" b="0"/>
            <wp:docPr id="1894769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769074" name=""/>
                    <pic:cNvPicPr/>
                  </pic:nvPicPr>
                  <pic:blipFill>
                    <a:blip r:embed="rId19"/>
                    <a:stretch>
                      <a:fillRect/>
                    </a:stretch>
                  </pic:blipFill>
                  <pic:spPr>
                    <a:xfrm>
                      <a:off x="0" y="0"/>
                      <a:ext cx="5486400" cy="1682750"/>
                    </a:xfrm>
                    <a:prstGeom prst="rect">
                      <a:avLst/>
                    </a:prstGeom>
                  </pic:spPr>
                </pic:pic>
              </a:graphicData>
            </a:graphic>
          </wp:inline>
        </w:drawing>
      </w:r>
    </w:p>
    <w:p w14:paraId="6BA06343" w14:textId="77777777" w:rsidR="002337CD" w:rsidRPr="00DD0450" w:rsidRDefault="002337CD" w:rsidP="00DD0450">
      <w:pPr>
        <w:rPr>
          <w:lang w:val="vi-VN"/>
        </w:rPr>
      </w:pPr>
    </w:p>
    <w:p w14:paraId="2676CCAB" w14:textId="5728092E" w:rsidR="00AE6570" w:rsidRDefault="00DD0450" w:rsidP="00AE6570">
      <w:pPr>
        <w:pStyle w:val="Heading2"/>
        <w:rPr>
          <w:rStyle w:val="SubtleEmphasis"/>
        </w:rPr>
      </w:pPr>
      <w:bookmarkStart w:id="43" w:name="_Toc143557051"/>
      <w:r>
        <w:rPr>
          <w:rStyle w:val="SubtleEmphasis"/>
        </w:rPr>
        <w:lastRenderedPageBreak/>
        <w:t>Kết quả và phân tích</w:t>
      </w:r>
      <w:bookmarkEnd w:id="42"/>
      <w:bookmarkEnd w:id="43"/>
    </w:p>
    <w:p w14:paraId="369683CA" w14:textId="77777777" w:rsidR="00AE6570" w:rsidRDefault="009D794C" w:rsidP="00AE6570">
      <w:pPr>
        <w:pStyle w:val="Heading3"/>
      </w:pPr>
      <w:bookmarkStart w:id="44" w:name="_Toc2809925"/>
      <w:bookmarkStart w:id="45" w:name="_Toc143557052"/>
      <w:r>
        <w:t xml:space="preserve">Khảo sát thông số A </w:t>
      </w:r>
      <w:bookmarkEnd w:id="44"/>
      <w:r>
        <w:t>(ghi chú: các mục này nên ghi theo câu hỏi nghiên cứu)</w:t>
      </w:r>
      <w:bookmarkEnd w:id="45"/>
    </w:p>
    <w:p w14:paraId="474ABF67" w14:textId="77777777" w:rsidR="00AE6570" w:rsidRDefault="00AE6570" w:rsidP="00AE6570">
      <w:pPr>
        <w:ind w:firstLine="720"/>
      </w:pPr>
      <w:r>
        <w:t>Đưa các hình vẽ</w:t>
      </w:r>
      <w:r w:rsidR="009D794C">
        <w:t xml:space="preserve">, bảng biểu kết quả </w:t>
      </w:r>
      <w:r>
        <w:t xml:space="preserve">tương tự như đã hướng dẫn ở trên. Lưu ý hình vẽ </w:t>
      </w:r>
      <w:r w:rsidR="009D794C">
        <w:t xml:space="preserve">và bảng biểu </w:t>
      </w:r>
      <w:r>
        <w:t xml:space="preserve">bắt buộc phải đi kèm phân tích. Các yếu tố có thể phân tích là ý nghĩa các cực trị, nguyên nhân tăng giảm, nguyên nhân khác biệt giữa các kết quả. </w:t>
      </w:r>
    </w:p>
    <w:p w14:paraId="199D9A80" w14:textId="77777777" w:rsidR="00AE6570" w:rsidRPr="00E02ABF" w:rsidRDefault="00AE6570" w:rsidP="00AE6570">
      <w:pPr>
        <w:pStyle w:val="Heading3"/>
      </w:pPr>
      <w:bookmarkStart w:id="46" w:name="_Toc2809926"/>
      <w:bookmarkStart w:id="47" w:name="_Toc143557053"/>
      <w:r>
        <w:t>Kết quả mô phỏng thông số B</w:t>
      </w:r>
      <w:bookmarkEnd w:id="46"/>
      <w:bookmarkEnd w:id="47"/>
    </w:p>
    <w:p w14:paraId="4E3CF04C" w14:textId="77777777" w:rsidR="00AE6570" w:rsidRDefault="00AE6570" w:rsidP="00AE6570">
      <w:pPr>
        <w:ind w:firstLine="720"/>
      </w:pPr>
      <w:r>
        <w:t xml:space="preserve">Tương tự như trên cho các vấn đề nghiên cứu đã đặt ra. </w:t>
      </w:r>
    </w:p>
    <w:p w14:paraId="12DB7E9C" w14:textId="77777777" w:rsidR="00AE6570" w:rsidRDefault="00AD651E" w:rsidP="00AE6570">
      <w:pPr>
        <w:pStyle w:val="Heading2"/>
      </w:pPr>
      <w:bookmarkStart w:id="48" w:name="_Toc2809927"/>
      <w:bookmarkStart w:id="49" w:name="_Toc143557054"/>
      <w:r>
        <w:t>Kế</w:t>
      </w:r>
      <w:r w:rsidR="00AE6570">
        <w:t>t luận chương</w:t>
      </w:r>
      <w:bookmarkEnd w:id="48"/>
      <w:bookmarkEnd w:id="49"/>
    </w:p>
    <w:p w14:paraId="0994E8D6" w14:textId="77777777" w:rsidR="0090426B" w:rsidRDefault="009D794C" w:rsidP="00AE6570">
      <w:pPr>
        <w:ind w:firstLine="576"/>
      </w:pPr>
      <w:r>
        <w:t>Kế</w:t>
      </w:r>
      <w:r w:rsidR="00AE6570">
        <w:t>t luận ngắn chương 3</w:t>
      </w:r>
      <w:r>
        <w:t>. Tóm tắt lại các ý phân tích và trả lời các câu hỏi nghiên cứu.</w:t>
      </w:r>
    </w:p>
    <w:p w14:paraId="30B51C21" w14:textId="77777777" w:rsidR="00AE6570" w:rsidRDefault="00AE6570" w:rsidP="00AE6570">
      <w:pPr>
        <w:ind w:firstLine="576"/>
      </w:pPr>
    </w:p>
    <w:p w14:paraId="2F04F548" w14:textId="77777777" w:rsidR="00AE6570" w:rsidRDefault="00AE6570">
      <w:pPr>
        <w:spacing w:before="0" w:line="276" w:lineRule="auto"/>
        <w:jc w:val="left"/>
      </w:pPr>
      <w:r>
        <w:br w:type="page"/>
      </w:r>
    </w:p>
    <w:p w14:paraId="6C429615" w14:textId="77777777" w:rsidR="00AE6570" w:rsidRDefault="00AE6570" w:rsidP="00AE6570">
      <w:pPr>
        <w:pStyle w:val="Heading1"/>
      </w:pPr>
      <w:bookmarkStart w:id="50" w:name="_Toc2809928"/>
      <w:bookmarkStart w:id="51" w:name="_Toc143557055"/>
      <w:r>
        <w:lastRenderedPageBreak/>
        <w:t>KẾT LUẬN</w:t>
      </w:r>
      <w:bookmarkEnd w:id="50"/>
      <w:bookmarkEnd w:id="51"/>
    </w:p>
    <w:p w14:paraId="5184960B" w14:textId="77777777" w:rsidR="00800A1F" w:rsidRDefault="00800A1F" w:rsidP="00800A1F">
      <w:pPr>
        <w:pStyle w:val="Heading2"/>
      </w:pPr>
      <w:bookmarkStart w:id="52" w:name="_Toc143557056"/>
      <w:r>
        <w:t>Tóm tắt và kết luận chung</w:t>
      </w:r>
      <w:bookmarkEnd w:id="52"/>
    </w:p>
    <w:p w14:paraId="667D0BEB" w14:textId="77777777" w:rsidR="00800A1F" w:rsidRDefault="00AE6570" w:rsidP="009D794C">
      <w:pPr>
        <w:ind w:firstLine="720"/>
      </w:pPr>
      <w:r>
        <w:t>Trong phần kết luận, trả lời các câu hỏi nghiên cứu đã đ</w:t>
      </w:r>
      <w:r w:rsidR="009D794C">
        <w:t>ặ</w:t>
      </w:r>
      <w:r>
        <w:t>t ra ở chương 1 dựa vào kết quả thực hiện va phân tích trong chương 3. Nêu các điểm đạt, chưa đạt của luận văn.</w:t>
      </w:r>
      <w:r w:rsidR="009D794C">
        <w:t xml:space="preserve"> Nguyên nhân đạt, nguyên nhân chưa đạt và cách khắc phục nếu có. </w:t>
      </w:r>
    </w:p>
    <w:p w14:paraId="663F3419" w14:textId="77777777" w:rsidR="00800A1F" w:rsidRDefault="00800A1F" w:rsidP="00800A1F">
      <w:pPr>
        <w:pStyle w:val="Heading2"/>
      </w:pPr>
      <w:bookmarkStart w:id="53" w:name="_Toc143557057"/>
      <w:r>
        <w:t>Hướng phát triển</w:t>
      </w:r>
      <w:bookmarkEnd w:id="53"/>
    </w:p>
    <w:p w14:paraId="21BE9B58" w14:textId="77777777" w:rsidR="00AE6570" w:rsidRDefault="00AE6570" w:rsidP="009D794C">
      <w:pPr>
        <w:ind w:firstLine="720"/>
      </w:pPr>
      <w:r>
        <w:t>Phần hướng phát triển nêu ngắn gọn, không tràn lan</w:t>
      </w:r>
      <w:r w:rsidR="009D794C">
        <w:t>.</w:t>
      </w:r>
    </w:p>
    <w:p w14:paraId="285A46E7" w14:textId="77777777" w:rsidR="00AE6570" w:rsidRDefault="00AE6570" w:rsidP="00AE6570">
      <w:pPr>
        <w:ind w:firstLine="576"/>
      </w:pPr>
    </w:p>
    <w:p w14:paraId="2A5ECDC8" w14:textId="77777777" w:rsidR="00AE6570" w:rsidRDefault="00AE6570">
      <w:pPr>
        <w:spacing w:before="0" w:line="276" w:lineRule="auto"/>
        <w:jc w:val="left"/>
      </w:pPr>
      <w:r>
        <w:br w:type="page"/>
      </w:r>
    </w:p>
    <w:p w14:paraId="12093E89" w14:textId="77777777" w:rsidR="00361D0B" w:rsidRPr="00361D0B" w:rsidRDefault="00EE7DE5" w:rsidP="00E960F4">
      <w:pPr>
        <w:pStyle w:val="Heading1"/>
        <w:numPr>
          <w:ilvl w:val="0"/>
          <w:numId w:val="0"/>
        </w:numPr>
      </w:pPr>
      <w:bookmarkStart w:id="54" w:name="_Toc143557058"/>
      <w:r>
        <w:lastRenderedPageBreak/>
        <w:t>PHỤ LỤC A</w:t>
      </w:r>
      <w:bookmarkEnd w:id="54"/>
    </w:p>
    <w:p w14:paraId="07B0CF30" w14:textId="77777777" w:rsidR="00361D0B" w:rsidRDefault="00361D0B" w:rsidP="00CB0E34">
      <w:r>
        <w:tab/>
      </w:r>
      <w:r w:rsidR="00EE7DE5">
        <w:t>(Ghi chú: Code chương trình có thể để vào phụ lục A và các chứng minh toán học hỗ trợ có thể để vào phụ lục B)</w:t>
      </w:r>
    </w:p>
    <w:p w14:paraId="25090782" w14:textId="77777777" w:rsidR="00F34EEB" w:rsidRPr="00F34EEB" w:rsidRDefault="00E960F4" w:rsidP="00E960F4">
      <w:pPr>
        <w:pStyle w:val="Heading2"/>
        <w:numPr>
          <w:ilvl w:val="0"/>
          <w:numId w:val="0"/>
        </w:numPr>
        <w:ind w:left="576" w:hanging="576"/>
      </w:pPr>
      <w:bookmarkStart w:id="55" w:name="_Toc98324478"/>
      <w:bookmarkStart w:id="56" w:name="_Toc143557059"/>
      <w:r>
        <w:t>A.</w:t>
      </w:r>
      <w:r w:rsidR="00AF3F98">
        <w:t>1</w:t>
      </w:r>
      <w:r>
        <w:t xml:space="preserve"> </w:t>
      </w:r>
      <w:r>
        <w:tab/>
      </w:r>
      <w:bookmarkEnd w:id="55"/>
      <w:r w:rsidR="00EE7DE5">
        <w:t>Code chương trình giao tiếp Arduino</w:t>
      </w:r>
      <w:bookmarkEnd w:id="56"/>
      <w:r w:rsidR="00EE7DE5">
        <w:t xml:space="preserve"> </w:t>
      </w:r>
    </w:p>
    <w:p w14:paraId="6671BA00" w14:textId="77777777" w:rsidR="00361D0B" w:rsidRDefault="00361D0B" w:rsidP="00CB0E34">
      <w:r>
        <w:tab/>
      </w:r>
      <w:r w:rsidR="00EE7DE5">
        <w:t>(Copy code vào đây)</w:t>
      </w:r>
    </w:p>
    <w:p w14:paraId="33F97F8C" w14:textId="77777777" w:rsidR="00EE7DE5" w:rsidRPr="00F34EEB" w:rsidRDefault="00EE7DE5" w:rsidP="00EE7DE5">
      <w:pPr>
        <w:pStyle w:val="Heading2"/>
        <w:numPr>
          <w:ilvl w:val="0"/>
          <w:numId w:val="0"/>
        </w:numPr>
        <w:ind w:left="576" w:hanging="576"/>
      </w:pPr>
      <w:bookmarkStart w:id="57" w:name="_Toc143557060"/>
      <w:r>
        <w:t xml:space="preserve">A.2 </w:t>
      </w:r>
      <w:r>
        <w:tab/>
        <w:t>Code chương trình xử lý dữ liệu dùng Matlab</w:t>
      </w:r>
      <w:bookmarkEnd w:id="57"/>
      <w:r>
        <w:t xml:space="preserve"> </w:t>
      </w:r>
    </w:p>
    <w:p w14:paraId="059EE6C5" w14:textId="77777777" w:rsidR="00EE7DE5" w:rsidRDefault="00361D0B" w:rsidP="00EE7DE5">
      <w:r>
        <w:tab/>
      </w:r>
      <w:r w:rsidR="00EE7DE5">
        <w:t>(Copy code vào đây)</w:t>
      </w:r>
    </w:p>
    <w:p w14:paraId="3C07BCED" w14:textId="77777777" w:rsidR="003722AD" w:rsidRDefault="003722AD" w:rsidP="003722AD">
      <w:pPr>
        <w:tabs>
          <w:tab w:val="left" w:pos="720"/>
        </w:tabs>
        <w:spacing w:line="420" w:lineRule="auto"/>
      </w:pPr>
    </w:p>
    <w:p w14:paraId="0FE7B421" w14:textId="77777777" w:rsidR="00DC5D8B" w:rsidRDefault="003722AD" w:rsidP="00DC5D8B">
      <w:r>
        <w:br w:type="page"/>
      </w:r>
      <w:bookmarkEnd w:id="0"/>
    </w:p>
    <w:p w14:paraId="013816F1" w14:textId="1FF1D1BC" w:rsidR="00DD0450" w:rsidRPr="00DD0450" w:rsidRDefault="00EE7DE5" w:rsidP="0029294E">
      <w:pPr>
        <w:pStyle w:val="Heading1"/>
        <w:numPr>
          <w:ilvl w:val="0"/>
          <w:numId w:val="0"/>
        </w:numPr>
        <w:rPr>
          <w:noProof/>
        </w:rPr>
      </w:pPr>
      <w:bookmarkStart w:id="58" w:name="_Toc143557061"/>
      <w:r>
        <w:lastRenderedPageBreak/>
        <w:t>TÀI LIỆU THAM KHẢO</w:t>
      </w:r>
      <w:bookmarkEnd w:id="58"/>
      <w:r w:rsidR="00322FBE">
        <w:rPr>
          <w:noProof/>
        </w:rPr>
        <w:fldChar w:fldCharType="begin"/>
      </w:r>
      <w:r w:rsidR="00322FBE">
        <w:instrText xml:space="preserve"> ADDIN EN.REFLIST </w:instrText>
      </w:r>
      <w:r w:rsidR="00322FBE">
        <w:rPr>
          <w:noProof/>
        </w:rPr>
        <w:fldChar w:fldCharType="separate"/>
      </w:r>
    </w:p>
    <w:p w14:paraId="06A5BC60" w14:textId="77777777" w:rsidR="00DD0450" w:rsidRPr="00DD0450" w:rsidRDefault="00DD0450" w:rsidP="00DD0450">
      <w:pPr>
        <w:pStyle w:val="EndNoteBibliography"/>
        <w:spacing w:after="0"/>
        <w:ind w:left="720" w:hanging="720"/>
      </w:pPr>
      <w:bookmarkStart w:id="59" w:name="_ENREF_1"/>
      <w:r w:rsidRPr="00DD0450">
        <w:t>[1]</w:t>
      </w:r>
      <w:r w:rsidRPr="00DD0450">
        <w:tab/>
        <w:t xml:space="preserve">S. S. S. R. Rautela, "Chatbot: A Bridge Between Technology and Learn," </w:t>
      </w:r>
      <w:r w:rsidRPr="00DD0450">
        <w:rPr>
          <w:i/>
        </w:rPr>
        <w:t xml:space="preserve">2022 International Conference on Cyber Resilience (ICCR), </w:t>
      </w:r>
      <w:r w:rsidRPr="00DD0450">
        <w:t>2022.</w:t>
      </w:r>
      <w:bookmarkEnd w:id="59"/>
    </w:p>
    <w:p w14:paraId="5204FE26" w14:textId="60A8796C" w:rsidR="00DD0450" w:rsidRPr="00DD0450" w:rsidRDefault="00DD0450" w:rsidP="00DD0450">
      <w:pPr>
        <w:pStyle w:val="EndNoteBibliography"/>
        <w:spacing w:after="0"/>
        <w:ind w:left="720" w:hanging="720"/>
      </w:pPr>
      <w:bookmarkStart w:id="60" w:name="_ENREF_2"/>
      <w:r w:rsidRPr="00DD0450">
        <w:t>[2]</w:t>
      </w:r>
      <w:r w:rsidRPr="00DD0450">
        <w:tab/>
        <w:t xml:space="preserve">R. Mursalzade. "Introducing Answer Bot." </w:t>
      </w:r>
      <w:hyperlink r:id="rId20" w:history="1">
        <w:r w:rsidRPr="00DD0450">
          <w:rPr>
            <w:rStyle w:val="Hyperlink"/>
          </w:rPr>
          <w:t>https://www.zendesk.com/blog/introducing-answer-bot/</w:t>
        </w:r>
      </w:hyperlink>
      <w:r w:rsidRPr="00DD0450">
        <w:t xml:space="preserve"> (accessed.</w:t>
      </w:r>
      <w:bookmarkEnd w:id="60"/>
    </w:p>
    <w:p w14:paraId="40D14653" w14:textId="4FB8356F" w:rsidR="00DD0450" w:rsidRPr="00DD0450" w:rsidRDefault="00DD0450" w:rsidP="00DD0450">
      <w:pPr>
        <w:pStyle w:val="EndNoteBibliography"/>
        <w:spacing w:after="0"/>
        <w:ind w:left="720" w:hanging="720"/>
      </w:pPr>
      <w:bookmarkStart w:id="61" w:name="_ENREF_3"/>
      <w:r w:rsidRPr="00DD0450">
        <w:t>[3]</w:t>
      </w:r>
      <w:r w:rsidRPr="00DD0450">
        <w:tab/>
        <w:t xml:space="preserve">S. Singapore. "Sephora Virtual Artist | Sephora Singapore." </w:t>
      </w:r>
      <w:hyperlink r:id="rId21" w:history="1">
        <w:r w:rsidRPr="00DD0450">
          <w:rPr>
            <w:rStyle w:val="Hyperlink"/>
          </w:rPr>
          <w:t>https://www.sephora.sg/pages/virtual-artist</w:t>
        </w:r>
      </w:hyperlink>
      <w:r w:rsidRPr="00DD0450">
        <w:t xml:space="preserve"> (accessed.</w:t>
      </w:r>
      <w:bookmarkEnd w:id="61"/>
    </w:p>
    <w:p w14:paraId="54670F3C" w14:textId="06469180" w:rsidR="00DD0450" w:rsidRPr="00DD0450" w:rsidRDefault="00DD0450" w:rsidP="00DD0450">
      <w:pPr>
        <w:pStyle w:val="EndNoteBibliography"/>
        <w:spacing w:after="0"/>
        <w:ind w:left="720" w:hanging="720"/>
      </w:pPr>
      <w:bookmarkStart w:id="62" w:name="_ENREF_4"/>
      <w:r w:rsidRPr="00DD0450">
        <w:t>[4]</w:t>
      </w:r>
      <w:r w:rsidRPr="00DD0450">
        <w:tab/>
        <w:t xml:space="preserve">"Babylon." </w:t>
      </w:r>
      <w:hyperlink r:id="rId22" w:history="1">
        <w:r w:rsidRPr="00DD0450">
          <w:rPr>
            <w:rStyle w:val="Hyperlink"/>
          </w:rPr>
          <w:t>https://www.babylonhealth.com/</w:t>
        </w:r>
      </w:hyperlink>
      <w:r w:rsidRPr="00DD0450">
        <w:t xml:space="preserve"> (accessed.</w:t>
      </w:r>
      <w:bookmarkEnd w:id="62"/>
    </w:p>
    <w:p w14:paraId="7F3DE42D" w14:textId="2C7009C1" w:rsidR="00DD0450" w:rsidRPr="00DD0450" w:rsidRDefault="00DD0450" w:rsidP="00DD0450">
      <w:pPr>
        <w:pStyle w:val="EndNoteBibliography"/>
        <w:spacing w:after="0"/>
        <w:ind w:left="720" w:hanging="720"/>
      </w:pPr>
      <w:bookmarkStart w:id="63" w:name="_ENREF_5"/>
      <w:r w:rsidRPr="00DD0450">
        <w:t>[5]</w:t>
      </w:r>
      <w:r w:rsidRPr="00DD0450">
        <w:tab/>
        <w:t xml:space="preserve">"Erica - Bank of America Mobile Banking app." </w:t>
      </w:r>
      <w:hyperlink r:id="rId23" w:history="1">
        <w:r w:rsidRPr="00DD0450">
          <w:rPr>
            <w:rStyle w:val="Hyperlink"/>
          </w:rPr>
          <w:t>https://promotions.bankofamerica.com/digitalbanking/mobilebanking/erica</w:t>
        </w:r>
      </w:hyperlink>
      <w:r w:rsidRPr="00DD0450">
        <w:t xml:space="preserve"> (accessed.</w:t>
      </w:r>
      <w:bookmarkEnd w:id="63"/>
    </w:p>
    <w:p w14:paraId="4F034117" w14:textId="6C129130" w:rsidR="00DD0450" w:rsidRPr="00DD0450" w:rsidRDefault="00DD0450" w:rsidP="00DD0450">
      <w:pPr>
        <w:pStyle w:val="EndNoteBibliography"/>
        <w:spacing w:after="0"/>
        <w:ind w:left="720" w:hanging="720"/>
      </w:pPr>
      <w:bookmarkStart w:id="64" w:name="_ENREF_6"/>
      <w:r w:rsidRPr="00DD0450">
        <w:t>[6]</w:t>
      </w:r>
      <w:r w:rsidRPr="00DD0450">
        <w:tab/>
        <w:t xml:space="preserve">"Expedia launches conversational trip planning powered by ChatGPT to inspire members to dream about travel in new ways." </w:t>
      </w:r>
      <w:hyperlink r:id="rId24" w:history="1">
        <w:r w:rsidRPr="00DD0450">
          <w:rPr>
            <w:rStyle w:val="Hyperlink"/>
          </w:rPr>
          <w:t>https://www.expediagroup.com/investors/news-and-events/financial-releases/news/news-details/2023/Chatgpt-Wrote-This-Press-Release--No-It-Didnt-But-It-Can-Now-Assist-With-Travel-Planning-In-The-Expedia-App/default.aspx</w:t>
        </w:r>
      </w:hyperlink>
      <w:r w:rsidRPr="00DD0450">
        <w:t xml:space="preserve"> (accessed.</w:t>
      </w:r>
      <w:bookmarkEnd w:id="64"/>
    </w:p>
    <w:p w14:paraId="3562B6AB" w14:textId="1D5765E6" w:rsidR="00DD0450" w:rsidRPr="00DD0450" w:rsidRDefault="00DD0450" w:rsidP="00DD0450">
      <w:pPr>
        <w:pStyle w:val="EndNoteBibliography"/>
        <w:spacing w:after="0"/>
        <w:ind w:left="720" w:hanging="720"/>
      </w:pPr>
      <w:bookmarkStart w:id="65" w:name="_ENREF_7"/>
      <w:r w:rsidRPr="00DD0450">
        <w:t>[7]</w:t>
      </w:r>
      <w:r w:rsidRPr="00DD0450">
        <w:tab/>
        <w:t xml:space="preserve">K. Johnson. "Recruitment chatbot Mya automates 75% of hiring process." </w:t>
      </w:r>
      <w:hyperlink r:id="rId25" w:history="1">
        <w:r w:rsidRPr="00DD0450">
          <w:rPr>
            <w:rStyle w:val="Hyperlink"/>
          </w:rPr>
          <w:t>https://venturebeat.com/business/recruitment-chatbot-mya-automates-75-of-hiring-process/</w:t>
        </w:r>
      </w:hyperlink>
      <w:r w:rsidRPr="00DD0450">
        <w:t xml:space="preserve"> (accessed.</w:t>
      </w:r>
      <w:bookmarkEnd w:id="65"/>
    </w:p>
    <w:p w14:paraId="41E9B695" w14:textId="64F1FDD1" w:rsidR="00DD0450" w:rsidRPr="00DD0450" w:rsidRDefault="00DD0450" w:rsidP="00DD0450">
      <w:pPr>
        <w:pStyle w:val="EndNoteBibliography"/>
        <w:spacing w:after="0"/>
        <w:ind w:left="720" w:hanging="720"/>
      </w:pPr>
      <w:bookmarkStart w:id="66" w:name="_ENREF_8"/>
      <w:r w:rsidRPr="00DD0450">
        <w:t>[8]</w:t>
      </w:r>
      <w:r w:rsidRPr="00DD0450">
        <w:tab/>
        <w:t xml:space="preserve">"Survey Sparrow Home page." </w:t>
      </w:r>
      <w:hyperlink r:id="rId26" w:history="1">
        <w:r w:rsidRPr="00DD0450">
          <w:rPr>
            <w:rStyle w:val="Hyperlink"/>
          </w:rPr>
          <w:t>https://surveysparrow.com/</w:t>
        </w:r>
      </w:hyperlink>
      <w:r w:rsidRPr="00DD0450">
        <w:t xml:space="preserve"> (accessed.</w:t>
      </w:r>
      <w:bookmarkEnd w:id="66"/>
    </w:p>
    <w:p w14:paraId="2AA8BDBE" w14:textId="73817B32" w:rsidR="00DD0450" w:rsidRPr="00DD0450" w:rsidRDefault="00DD0450" w:rsidP="00DD0450">
      <w:pPr>
        <w:pStyle w:val="EndNoteBibliography"/>
        <w:spacing w:after="0"/>
        <w:ind w:left="720" w:hanging="720"/>
      </w:pPr>
      <w:bookmarkStart w:id="67" w:name="_ENREF_9"/>
      <w:r w:rsidRPr="00DD0450">
        <w:t>[9]</w:t>
      </w:r>
      <w:r w:rsidRPr="00DD0450">
        <w:tab/>
        <w:t xml:space="preserve">K. Brown. "Something Bothering You? Tell It to Woebot." </w:t>
      </w:r>
      <w:hyperlink r:id="rId27" w:history="1">
        <w:r w:rsidRPr="00DD0450">
          <w:rPr>
            <w:rStyle w:val="Hyperlink"/>
          </w:rPr>
          <w:t>https://www.nytimes.com/2021/06/01/health/artificial-intelligence-therapy-woebot.html</w:t>
        </w:r>
      </w:hyperlink>
      <w:r w:rsidRPr="00DD0450">
        <w:t xml:space="preserve"> (accessed.</w:t>
      </w:r>
      <w:bookmarkEnd w:id="67"/>
    </w:p>
    <w:p w14:paraId="2EE0F04A" w14:textId="06B5D2CF" w:rsidR="00DD0450" w:rsidRPr="00DD0450" w:rsidRDefault="00DD0450" w:rsidP="00DD0450">
      <w:pPr>
        <w:pStyle w:val="EndNoteBibliography"/>
        <w:spacing w:after="0"/>
        <w:ind w:left="720" w:hanging="720"/>
      </w:pPr>
      <w:bookmarkStart w:id="68" w:name="_ENREF_10"/>
      <w:r w:rsidRPr="00DD0450">
        <w:t>[10]</w:t>
      </w:r>
      <w:r w:rsidRPr="00DD0450">
        <w:tab/>
        <w:t xml:space="preserve">Đ. Hưng. "ChatGPT: Những quan điểm "sáng" và "tối" trong quá trình “tự động hoá” tri thức." </w:t>
      </w:r>
      <w:hyperlink r:id="rId28" w:history="1">
        <w:r w:rsidRPr="00DD0450">
          <w:rPr>
            <w:rStyle w:val="Hyperlink"/>
          </w:rPr>
          <w:t>https://ictvietnam.vn/chatgpt-nhung-quan-diem-sang-va-toi-trong-qua-trinh-tu-dong-hoa-tri-thuc-56494.html</w:t>
        </w:r>
      </w:hyperlink>
      <w:r w:rsidRPr="00DD0450">
        <w:t xml:space="preserve"> (accessed.</w:t>
      </w:r>
      <w:bookmarkEnd w:id="68"/>
    </w:p>
    <w:p w14:paraId="565A1DAD" w14:textId="77777777" w:rsidR="00DD0450" w:rsidRPr="00DD0450" w:rsidRDefault="00DD0450" w:rsidP="00DD0450">
      <w:pPr>
        <w:pStyle w:val="EndNoteBibliography"/>
        <w:spacing w:after="0"/>
        <w:ind w:left="720" w:hanging="720"/>
      </w:pPr>
      <w:bookmarkStart w:id="69" w:name="_ENREF_11"/>
      <w:r w:rsidRPr="00DD0450">
        <w:t>[11]</w:t>
      </w:r>
      <w:r w:rsidRPr="00DD0450">
        <w:tab/>
        <w:t>N. S. Ashish Vaswani, Niki Parmar, Jakob Uszkoreit, Llion Jones, Aidan N. Gomez, Lukasz Kaiser, Illia Polosukhin, "Attention Is All You Need," 2017.</w:t>
      </w:r>
      <w:bookmarkEnd w:id="69"/>
    </w:p>
    <w:p w14:paraId="350EEFBB" w14:textId="0A707C3B" w:rsidR="00DD0450" w:rsidRPr="00DD0450" w:rsidRDefault="00DD0450" w:rsidP="00DD0450">
      <w:pPr>
        <w:pStyle w:val="EndNoteBibliography"/>
        <w:spacing w:after="0"/>
        <w:ind w:left="720" w:hanging="720"/>
      </w:pPr>
      <w:bookmarkStart w:id="70" w:name="_ENREF_12"/>
      <w:r w:rsidRPr="00DD0450">
        <w:t>[12]</w:t>
      </w:r>
      <w:r w:rsidRPr="00DD0450">
        <w:tab/>
        <w:t xml:space="preserve">T. Vu. "Embedding." </w:t>
      </w:r>
      <w:hyperlink r:id="rId29" w:anchor=":~:text=Embedding%20l%C3%A0%20m%E1%BB%99t%20k%E1%BB%B9%20thu%E1%BA%ADt,m%E1%BB%99t%20vector%20d%E1%BA%A1ng%20one%2Dhot" w:history="1">
        <w:r w:rsidRPr="00DD0450">
          <w:rPr>
            <w:rStyle w:val="Hyperlink"/>
          </w:rPr>
          <w:t>https://machinelearningcoban.com/tabml_book/ch_embedding/embedding.html#:~:text=Embedding%20l%C3%A0%20m%E1%BB%99t%20k%E1%BB%B9%20thu%E1%BA%ADt,m%E1%BB%99t%20vector%20d%E1%BA%A1ng%20one%2Dhot</w:t>
        </w:r>
      </w:hyperlink>
      <w:r w:rsidRPr="00DD0450">
        <w:t>. (accessed.</w:t>
      </w:r>
      <w:bookmarkEnd w:id="70"/>
    </w:p>
    <w:p w14:paraId="3A960B91" w14:textId="221F818D" w:rsidR="00DD0450" w:rsidRPr="00DD0450" w:rsidRDefault="00DD0450" w:rsidP="00DD0450">
      <w:pPr>
        <w:pStyle w:val="EndNoteBibliography"/>
        <w:spacing w:after="0"/>
        <w:ind w:left="720" w:hanging="720"/>
      </w:pPr>
      <w:bookmarkStart w:id="71" w:name="_ENREF_13"/>
      <w:r w:rsidRPr="00DD0450">
        <w:lastRenderedPageBreak/>
        <w:t>[13]</w:t>
      </w:r>
      <w:r w:rsidRPr="00DD0450">
        <w:tab/>
        <w:t xml:space="preserve">A. K. Reddy. "Guide to Chroma DB | A Vector Store for Your Generative AI LLMs." </w:t>
      </w:r>
      <w:hyperlink r:id="rId30" w:history="1">
        <w:r w:rsidRPr="00DD0450">
          <w:rPr>
            <w:rStyle w:val="Hyperlink"/>
          </w:rPr>
          <w:t>https://www.analyticsvidhya.com/blog/2023/07/guide-to-chroma-db-a-vector-store-for-your-generative-ai-llms/</w:t>
        </w:r>
      </w:hyperlink>
      <w:r w:rsidRPr="00DD0450">
        <w:t xml:space="preserve"> (accessed.</w:t>
      </w:r>
      <w:bookmarkEnd w:id="71"/>
    </w:p>
    <w:p w14:paraId="10CD20B3" w14:textId="5DE8A63A" w:rsidR="00DD0450" w:rsidRPr="00DD0450" w:rsidRDefault="00DD0450" w:rsidP="00DD0450">
      <w:pPr>
        <w:pStyle w:val="EndNoteBibliography"/>
        <w:spacing w:after="0"/>
        <w:ind w:left="720" w:hanging="720"/>
      </w:pPr>
      <w:bookmarkStart w:id="72" w:name="_ENREF_14"/>
      <w:r w:rsidRPr="00DD0450">
        <w:t>[14]</w:t>
      </w:r>
      <w:r w:rsidRPr="00DD0450">
        <w:tab/>
        <w:t xml:space="preserve">"Embeddings." </w:t>
      </w:r>
      <w:hyperlink r:id="rId31" w:history="1">
        <w:r w:rsidRPr="00DD0450">
          <w:rPr>
            <w:rStyle w:val="Hyperlink"/>
          </w:rPr>
          <w:t>https://docs.trychroma.com/embeddings</w:t>
        </w:r>
      </w:hyperlink>
      <w:r w:rsidRPr="00DD0450">
        <w:t xml:space="preserve"> (accessed.</w:t>
      </w:r>
      <w:bookmarkEnd w:id="72"/>
    </w:p>
    <w:p w14:paraId="5BAB8AE4" w14:textId="77777777" w:rsidR="00DD0450" w:rsidRPr="00DD0450" w:rsidRDefault="00DD0450" w:rsidP="00DD0450">
      <w:pPr>
        <w:pStyle w:val="EndNoteBibliography"/>
        <w:ind w:left="720" w:hanging="720"/>
      </w:pPr>
      <w:bookmarkStart w:id="73" w:name="_ENREF_15"/>
      <w:r w:rsidRPr="00DD0450">
        <w:t>[15]</w:t>
      </w:r>
      <w:r w:rsidRPr="00DD0450">
        <w:tab/>
        <w:t xml:space="preserve">I. G. Nils Reimers, "Sentence-BERT: Sentence Embeddings using Siamese BERT-Networks," </w:t>
      </w:r>
      <w:r w:rsidRPr="00DD0450">
        <w:rPr>
          <w:i/>
        </w:rPr>
        <w:t xml:space="preserve">EMNLP 2019, </w:t>
      </w:r>
      <w:r w:rsidRPr="00DD0450">
        <w:t>2019.</w:t>
      </w:r>
      <w:bookmarkEnd w:id="73"/>
    </w:p>
    <w:p w14:paraId="1F141378" w14:textId="286C3EA2" w:rsidR="00DC5D8B" w:rsidRPr="00DC5D8B" w:rsidRDefault="00322FBE" w:rsidP="00DC5D8B">
      <w:r>
        <w:fldChar w:fldCharType="end"/>
      </w:r>
    </w:p>
    <w:sectPr w:rsidR="00DC5D8B" w:rsidRPr="00DC5D8B" w:rsidSect="00D522A2">
      <w:headerReference w:type="default" r:id="rId32"/>
      <w:footerReference w:type="default" r:id="rId33"/>
      <w:headerReference w:type="first" r:id="rId34"/>
      <w:footerReference w:type="first" r:id="rId35"/>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091BE5" w14:textId="77777777" w:rsidR="00FC702A" w:rsidRDefault="00FC702A">
      <w:pPr>
        <w:spacing w:before="0" w:after="0" w:line="240" w:lineRule="auto"/>
      </w:pPr>
      <w:r>
        <w:separator/>
      </w:r>
    </w:p>
  </w:endnote>
  <w:endnote w:type="continuationSeparator" w:id="0">
    <w:p w14:paraId="57989DAC" w14:textId="77777777" w:rsidR="00FC702A" w:rsidRDefault="00FC702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ABDA6F" w14:textId="77777777" w:rsidR="0077309D" w:rsidRDefault="00384C5F" w:rsidP="00CF7AB2">
    <w:pPr>
      <w:pStyle w:val="Footer"/>
      <w:framePr w:wrap="around" w:vAnchor="text" w:hAnchor="margin" w:xAlign="center" w:y="1"/>
      <w:rPr>
        <w:rStyle w:val="PageNumber"/>
      </w:rPr>
    </w:pPr>
    <w:r>
      <w:rPr>
        <w:rStyle w:val="PageNumber"/>
      </w:rPr>
      <w:fldChar w:fldCharType="begin"/>
    </w:r>
    <w:r w:rsidR="0077309D">
      <w:rPr>
        <w:rStyle w:val="PageNumber"/>
      </w:rPr>
      <w:instrText xml:space="preserve">PAGE  </w:instrText>
    </w:r>
    <w:r>
      <w:rPr>
        <w:rStyle w:val="PageNumber"/>
      </w:rPr>
      <w:fldChar w:fldCharType="end"/>
    </w:r>
  </w:p>
  <w:p w14:paraId="2DE7E037" w14:textId="77777777" w:rsidR="0077309D" w:rsidRDefault="007730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408AA7" w14:textId="77777777" w:rsidR="0077309D" w:rsidRDefault="0077309D">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A7E5D4" w14:textId="77777777" w:rsidR="0077309D" w:rsidRDefault="0077309D">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C4261" w14:textId="77777777" w:rsidR="0077309D" w:rsidRDefault="0077309D">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8E0C82" w14:textId="77777777" w:rsidR="0077309D" w:rsidRDefault="00384C5F">
    <w:pPr>
      <w:pStyle w:val="Footer"/>
      <w:jc w:val="center"/>
    </w:pPr>
    <w:r>
      <w:rPr>
        <w:rStyle w:val="PageNumber"/>
      </w:rPr>
      <w:fldChar w:fldCharType="begin"/>
    </w:r>
    <w:r w:rsidR="0077309D">
      <w:rPr>
        <w:rStyle w:val="PageNumber"/>
      </w:rPr>
      <w:instrText xml:space="preserve"> PAGE </w:instrText>
    </w:r>
    <w:r>
      <w:rPr>
        <w:rStyle w:val="PageNumber"/>
      </w:rPr>
      <w:fldChar w:fldCharType="separate"/>
    </w:r>
    <w:r w:rsidR="003C121C">
      <w:rPr>
        <w:rStyle w:val="PageNumber"/>
        <w:noProof/>
      </w:rPr>
      <w:t>9</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DAA52E" w14:textId="77777777" w:rsidR="00FC702A" w:rsidRDefault="00FC702A">
      <w:pPr>
        <w:spacing w:before="0" w:after="0" w:line="240" w:lineRule="auto"/>
      </w:pPr>
      <w:r>
        <w:separator/>
      </w:r>
    </w:p>
  </w:footnote>
  <w:footnote w:type="continuationSeparator" w:id="0">
    <w:p w14:paraId="5193FF2B" w14:textId="77777777" w:rsidR="00FC702A" w:rsidRDefault="00FC702A">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7D8A3" w14:textId="77777777" w:rsidR="00800A1F" w:rsidRDefault="00800A1F">
    <w:pPr>
      <w:pStyle w:val="Header"/>
      <w:jc w:val="right"/>
    </w:pPr>
  </w:p>
  <w:p w14:paraId="000EB1A5" w14:textId="77777777" w:rsidR="00800A1F" w:rsidRDefault="00BF5702" w:rsidP="00BF5702">
    <w:pPr>
      <w:pStyle w:val="Header"/>
      <w:tabs>
        <w:tab w:val="clear" w:pos="4320"/>
        <w:tab w:val="left" w:pos="864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67CAE" w14:textId="77777777" w:rsidR="0077309D" w:rsidRDefault="00384C5F">
    <w:pPr>
      <w:pStyle w:val="Header"/>
      <w:framePr w:wrap="around" w:vAnchor="text" w:hAnchor="margin" w:xAlign="right" w:y="1"/>
      <w:rPr>
        <w:rStyle w:val="PageNumber"/>
      </w:rPr>
    </w:pPr>
    <w:r>
      <w:rPr>
        <w:rStyle w:val="PageNumber"/>
      </w:rPr>
      <w:fldChar w:fldCharType="begin"/>
    </w:r>
    <w:r w:rsidR="0077309D">
      <w:rPr>
        <w:rStyle w:val="PageNumber"/>
      </w:rPr>
      <w:instrText xml:space="preserve">PAGE  </w:instrText>
    </w:r>
    <w:r>
      <w:rPr>
        <w:rStyle w:val="PageNumber"/>
      </w:rPr>
      <w:fldChar w:fldCharType="separate"/>
    </w:r>
    <w:r w:rsidR="0077309D">
      <w:rPr>
        <w:rStyle w:val="PageNumber"/>
        <w:noProof/>
      </w:rPr>
      <w:t>i</w:t>
    </w:r>
    <w:r>
      <w:rPr>
        <w:rStyle w:val="PageNumber"/>
      </w:rPr>
      <w:fldChar w:fldCharType="end"/>
    </w:r>
  </w:p>
  <w:p w14:paraId="49CA23C2" w14:textId="77777777" w:rsidR="0077309D" w:rsidRDefault="0077309D">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C556A0" w14:textId="77777777" w:rsidR="00BF5702" w:rsidRDefault="00BF5702">
    <w:pPr>
      <w:pStyle w:val="Header"/>
      <w:jc w:val="right"/>
    </w:pPr>
  </w:p>
  <w:p w14:paraId="39993E53" w14:textId="77777777" w:rsidR="00BF5702" w:rsidRDefault="00BF5702" w:rsidP="00BF5702">
    <w:pPr>
      <w:pStyle w:val="Header"/>
      <w:tabs>
        <w:tab w:val="clear" w:pos="4320"/>
        <w:tab w:val="left" w:pos="8640"/>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9525921"/>
      <w:docPartObj>
        <w:docPartGallery w:val="Page Numbers (Top of Page)"/>
        <w:docPartUnique/>
      </w:docPartObj>
    </w:sdtPr>
    <w:sdtContent>
      <w:p w14:paraId="4E67C1F3" w14:textId="77777777" w:rsidR="00BF5702" w:rsidRDefault="00EA31F7">
        <w:pPr>
          <w:pStyle w:val="Header"/>
          <w:jc w:val="right"/>
        </w:pPr>
        <w:r>
          <w:fldChar w:fldCharType="begin"/>
        </w:r>
        <w:r>
          <w:instrText xml:space="preserve"> PAGE   \* MERGEFORMAT </w:instrText>
        </w:r>
        <w:r>
          <w:fldChar w:fldCharType="separate"/>
        </w:r>
        <w:r w:rsidR="00DA20BF">
          <w:rPr>
            <w:noProof/>
          </w:rPr>
          <w:t>ix</w:t>
        </w:r>
        <w:r>
          <w:rPr>
            <w:noProof/>
          </w:rPr>
          <w:fldChar w:fldCharType="end"/>
        </w:r>
      </w:p>
    </w:sdtContent>
  </w:sdt>
  <w:p w14:paraId="7D886F59" w14:textId="77777777" w:rsidR="00BF5702" w:rsidRDefault="00BF5702" w:rsidP="00BF5702">
    <w:pPr>
      <w:pStyle w:val="Header"/>
      <w:tabs>
        <w:tab w:val="clear" w:pos="4320"/>
        <w:tab w:val="left" w:pos="8640"/>
      </w:tabs>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9525915"/>
      <w:docPartObj>
        <w:docPartGallery w:val="Page Numbers (Top of Page)"/>
        <w:docPartUnique/>
      </w:docPartObj>
    </w:sdtPr>
    <w:sdtContent>
      <w:p w14:paraId="69E1623E" w14:textId="77777777" w:rsidR="00BF5702" w:rsidRDefault="00EA31F7">
        <w:pPr>
          <w:pStyle w:val="Header"/>
          <w:jc w:val="right"/>
        </w:pPr>
        <w:r>
          <w:fldChar w:fldCharType="begin"/>
        </w:r>
        <w:r>
          <w:instrText xml:space="preserve"> PAGE   \* MERGEFORMAT </w:instrText>
        </w:r>
        <w:r>
          <w:fldChar w:fldCharType="separate"/>
        </w:r>
        <w:r w:rsidR="00DA20BF">
          <w:rPr>
            <w:noProof/>
          </w:rPr>
          <w:t>i</w:t>
        </w:r>
        <w:r>
          <w:rPr>
            <w:noProof/>
          </w:rPr>
          <w:fldChar w:fldCharType="end"/>
        </w:r>
      </w:p>
    </w:sdtContent>
  </w:sdt>
  <w:p w14:paraId="0682D7C4" w14:textId="77777777" w:rsidR="0077309D" w:rsidRDefault="0077309D" w:rsidP="00BF5702">
    <w:pPr>
      <w:pStyle w:val="Header"/>
      <w:tabs>
        <w:tab w:val="clear" w:pos="4320"/>
        <w:tab w:val="clear" w:pos="8640"/>
      </w:tabs>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8011847"/>
      <w:docPartObj>
        <w:docPartGallery w:val="Page Numbers (Top of Page)"/>
        <w:docPartUnique/>
      </w:docPartObj>
    </w:sdtPr>
    <w:sdtContent>
      <w:p w14:paraId="04C655B8" w14:textId="2B245DBF" w:rsidR="00800A1F" w:rsidRDefault="00000000">
        <w:pPr>
          <w:pStyle w:val="Header"/>
        </w:pPr>
        <w:fldSimple w:instr=" STYLEREF  &quot;Heading 1,Heading 1 (Chapter)&quot;  \* MERGEFORMAT ">
          <w:r w:rsidR="00E3713C">
            <w:rPr>
              <w:noProof/>
            </w:rPr>
            <w:t>TÀI LIỆU THAM KHẢO</w:t>
          </w:r>
        </w:fldSimple>
        <w:r w:rsidR="00800A1F">
          <w:tab/>
        </w:r>
        <w:r w:rsidR="00800A1F">
          <w:tab/>
        </w:r>
        <w:r w:rsidR="00EA31F7">
          <w:fldChar w:fldCharType="begin"/>
        </w:r>
        <w:r w:rsidR="00EA31F7">
          <w:instrText xml:space="preserve"> PAGE  \* Arabic  \* MERGEFORMAT </w:instrText>
        </w:r>
        <w:r w:rsidR="00EA31F7">
          <w:fldChar w:fldCharType="separate"/>
        </w:r>
        <w:r w:rsidR="00DA20BF">
          <w:rPr>
            <w:noProof/>
          </w:rPr>
          <w:t>11</w:t>
        </w:r>
        <w:r w:rsidR="00EA31F7">
          <w:rPr>
            <w:noProof/>
          </w:rPr>
          <w:fldChar w:fldCharType="end"/>
        </w:r>
      </w:p>
      <w:p w14:paraId="47D31663" w14:textId="77777777" w:rsidR="00800A1F" w:rsidRDefault="00000000">
        <w:pPr>
          <w:pStyle w:val="Header"/>
        </w:pPr>
        <w:r>
          <w:pict w14:anchorId="1BEF8DF4">
            <v:rect id="_x0000_i1026" style="width:0;height:1.5pt" o:hralign="center" o:hrstd="t" o:hr="t" fillcolor="#a0a0a0" stroked="f"/>
          </w:pict>
        </w:r>
      </w:p>
    </w:sdtContent>
  </w:sdt>
  <w:p w14:paraId="080EA3B1" w14:textId="77777777" w:rsidR="00800A1F" w:rsidRDefault="00800A1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C8311" w14:textId="77777777" w:rsidR="0077309D" w:rsidRDefault="0077309D">
    <w:pPr>
      <w:pStyle w:val="Header"/>
      <w:tabs>
        <w:tab w:val="clear" w:pos="4320"/>
        <w:tab w:val="clear" w:pos="864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23122"/>
    <w:multiLevelType w:val="hybridMultilevel"/>
    <w:tmpl w:val="6882CB52"/>
    <w:lvl w:ilvl="0" w:tplc="0409000F">
      <w:start w:val="1"/>
      <w:numFmt w:val="decimal"/>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1" w15:restartNumberingAfterBreak="0">
    <w:nsid w:val="08380C19"/>
    <w:multiLevelType w:val="multilevel"/>
    <w:tmpl w:val="4C3C3050"/>
    <w:lvl w:ilvl="0">
      <w:start w:val="1"/>
      <w:numFmt w:val="upperLetter"/>
      <w:lvlText w:val="APPENDIX %1."/>
      <w:lvlJc w:val="left"/>
      <w:pPr>
        <w:ind w:left="720" w:hanging="360"/>
      </w:pPr>
      <w:rPr>
        <w:rFonts w:hint="default"/>
      </w:rPr>
    </w:lvl>
    <w:lvl w:ilvl="1">
      <w:start w:val="1"/>
      <w:numFmt w:val="decimal"/>
      <w:lvlText w:val="%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0B46338A"/>
    <w:multiLevelType w:val="multilevel"/>
    <w:tmpl w:val="003EC9C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0BC11D85"/>
    <w:multiLevelType w:val="hybridMultilevel"/>
    <w:tmpl w:val="4D6228CE"/>
    <w:lvl w:ilvl="0" w:tplc="04090003">
      <w:start w:val="1"/>
      <w:numFmt w:val="bullet"/>
      <w:lvlText w:val="o"/>
      <w:lvlJc w:val="left"/>
      <w:pPr>
        <w:ind w:left="1800" w:hanging="360"/>
      </w:pPr>
      <w:rPr>
        <w:rFonts w:ascii="Courier New" w:hAnsi="Courier New" w:cs="Courier New" w:hint="default"/>
      </w:rPr>
    </w:lvl>
    <w:lvl w:ilvl="1" w:tplc="FFFFFFFF">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4" w15:restartNumberingAfterBreak="0">
    <w:nsid w:val="0EF91DB9"/>
    <w:multiLevelType w:val="hybridMultilevel"/>
    <w:tmpl w:val="C3C4C2D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5865C0F"/>
    <w:multiLevelType w:val="hybridMultilevel"/>
    <w:tmpl w:val="09566284"/>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6" w15:restartNumberingAfterBreak="0">
    <w:nsid w:val="1627035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17A01151"/>
    <w:multiLevelType w:val="multilevel"/>
    <w:tmpl w:val="5EA2D34E"/>
    <w:lvl w:ilvl="0">
      <w:start w:val="1"/>
      <w:numFmt w:val="decimal"/>
      <w:pStyle w:val="Heading1"/>
      <w:lvlText w:val="CHƯƠNG %1."/>
      <w:lvlJc w:val="right"/>
      <w:pPr>
        <w:ind w:left="360" w:hanging="360"/>
      </w:pPr>
      <w:rPr>
        <w:rFonts w:hint="default"/>
        <w:b w:val="0"/>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15:restartNumberingAfterBreak="0">
    <w:nsid w:val="19300C1E"/>
    <w:multiLevelType w:val="multilevel"/>
    <w:tmpl w:val="194614F0"/>
    <w:lvl w:ilvl="0">
      <w:start w:val="4"/>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B400ABB"/>
    <w:multiLevelType w:val="hybridMultilevel"/>
    <w:tmpl w:val="4F3655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0A57A4"/>
    <w:multiLevelType w:val="hybridMultilevel"/>
    <w:tmpl w:val="B5D07546"/>
    <w:lvl w:ilvl="0" w:tplc="3502D728">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CCE4A11"/>
    <w:multiLevelType w:val="hybridMultilevel"/>
    <w:tmpl w:val="4A3423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3A75FB"/>
    <w:multiLevelType w:val="hybridMultilevel"/>
    <w:tmpl w:val="31389C9C"/>
    <w:lvl w:ilvl="0" w:tplc="C538A8D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BF47A6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31472A8A"/>
    <w:multiLevelType w:val="hybridMultilevel"/>
    <w:tmpl w:val="92987F3C"/>
    <w:lvl w:ilvl="0" w:tplc="922E5B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82A6BF1"/>
    <w:multiLevelType w:val="hybridMultilevel"/>
    <w:tmpl w:val="EFEE2E8E"/>
    <w:lvl w:ilvl="0" w:tplc="04090003">
      <w:start w:val="1"/>
      <w:numFmt w:val="bullet"/>
      <w:lvlText w:val="o"/>
      <w:lvlJc w:val="left"/>
      <w:pPr>
        <w:ind w:left="1800" w:hanging="360"/>
      </w:pPr>
      <w:rPr>
        <w:rFonts w:ascii="Courier New" w:hAnsi="Courier New" w:cs="Courier New" w:hint="default"/>
      </w:rPr>
    </w:lvl>
    <w:lvl w:ilvl="1" w:tplc="FFFFFFFF">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16" w15:restartNumberingAfterBreak="0">
    <w:nsid w:val="3F6D7D6D"/>
    <w:multiLevelType w:val="hybridMultilevel"/>
    <w:tmpl w:val="894CB6B4"/>
    <w:lvl w:ilvl="0" w:tplc="A7727494">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4921448D"/>
    <w:multiLevelType w:val="hybridMultilevel"/>
    <w:tmpl w:val="F5D6BAA2"/>
    <w:lvl w:ilvl="0" w:tplc="0409001B">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9645417"/>
    <w:multiLevelType w:val="multilevel"/>
    <w:tmpl w:val="8D162164"/>
    <w:lvl w:ilvl="0">
      <w:start w:val="1"/>
      <w:numFmt w:val="upperLetter"/>
      <w:lvlText w:val="APPENDIX %1."/>
      <w:lvlJc w:val="left"/>
      <w:pPr>
        <w:ind w:left="720" w:hanging="360"/>
      </w:pPr>
      <w:rPr>
        <w:rFonts w:hint="default"/>
      </w:rPr>
    </w:lvl>
    <w:lvl w:ilvl="1">
      <w:start w:val="1"/>
      <w:numFmt w:val="decimal"/>
      <w:pStyle w:val="Subtitle"/>
      <w:lvlText w:val="%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AC659D2"/>
    <w:multiLevelType w:val="hybridMultilevel"/>
    <w:tmpl w:val="72D013F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0" w15:restartNumberingAfterBreak="0">
    <w:nsid w:val="4DDB0977"/>
    <w:multiLevelType w:val="hybridMultilevel"/>
    <w:tmpl w:val="AC6C355C"/>
    <w:lvl w:ilvl="0" w:tplc="F148EB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1A73868"/>
    <w:multiLevelType w:val="hybridMultilevel"/>
    <w:tmpl w:val="1D42C414"/>
    <w:lvl w:ilvl="0" w:tplc="6CEAC41C">
      <w:start w:val="1"/>
      <w:numFmt w:val="decimal"/>
      <w:lvlText w:val="%1."/>
      <w:lvlJc w:val="left"/>
      <w:pPr>
        <w:ind w:left="1110" w:hanging="39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53F0E67"/>
    <w:multiLevelType w:val="multilevel"/>
    <w:tmpl w:val="0568D2F2"/>
    <w:lvl w:ilvl="0">
      <w:start w:val="1"/>
      <w:numFmt w:val="upperLetter"/>
      <w:pStyle w:val="Title"/>
      <w:lvlText w:val="APPENDIX %1."/>
      <w:lvlJc w:val="left"/>
      <w:pPr>
        <w:ind w:left="720" w:hanging="360"/>
      </w:pPr>
      <w:rPr>
        <w:rFonts w:hint="default"/>
      </w:rPr>
    </w:lvl>
    <w:lvl w:ilvl="1">
      <w:start w:val="1"/>
      <w:numFmt w:val="decimal"/>
      <w:lvlText w:val="%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59513DBA"/>
    <w:multiLevelType w:val="hybridMultilevel"/>
    <w:tmpl w:val="6BEA90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97A5AFE"/>
    <w:multiLevelType w:val="hybridMultilevel"/>
    <w:tmpl w:val="44CA5318"/>
    <w:lvl w:ilvl="0" w:tplc="04090003">
      <w:start w:val="1"/>
      <w:numFmt w:val="bullet"/>
      <w:lvlText w:val="o"/>
      <w:lvlJc w:val="left"/>
      <w:pPr>
        <w:ind w:left="1800" w:hanging="360"/>
      </w:pPr>
      <w:rPr>
        <w:rFonts w:ascii="Courier New" w:hAnsi="Courier New" w:cs="Courier New" w:hint="default"/>
      </w:rPr>
    </w:lvl>
    <w:lvl w:ilvl="1" w:tplc="FFFFFFFF">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25" w15:restartNumberingAfterBreak="0">
    <w:nsid w:val="5C1E35C2"/>
    <w:multiLevelType w:val="hybridMultilevel"/>
    <w:tmpl w:val="C002B4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05B5E79"/>
    <w:multiLevelType w:val="hybridMultilevel"/>
    <w:tmpl w:val="101A3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3120242"/>
    <w:multiLevelType w:val="hybridMultilevel"/>
    <w:tmpl w:val="C49AE4E4"/>
    <w:lvl w:ilvl="0" w:tplc="4F0E458E">
      <w:start w:val="1"/>
      <w:numFmt w:val="decimal"/>
      <w:lvlText w:val="CHAPTE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81338F1"/>
    <w:multiLevelType w:val="hybridMultilevel"/>
    <w:tmpl w:val="1E2E1BBA"/>
    <w:lvl w:ilvl="0" w:tplc="056095F4">
      <w:start w:val="1"/>
      <w:numFmt w:val="decimal"/>
      <w:lvlText w:val="%1."/>
      <w:lvlJc w:val="left"/>
      <w:pPr>
        <w:ind w:left="420" w:hanging="420"/>
      </w:pPr>
      <w:rPr>
        <w:rFonts w:ascii="Times New Roman" w:hAnsi="Times New Roman" w:cs="Times New Roman" w:hint="default"/>
        <w:b w:val="0"/>
        <w:sz w:val="24"/>
        <w:szCs w:val="24"/>
      </w:rPr>
    </w:lvl>
    <w:lvl w:ilvl="1" w:tplc="42FC2FE6">
      <w:start w:val="1"/>
      <w:numFmt w:val="lowerLetter"/>
      <w:lvlText w:val="%2. "/>
      <w:lvlJc w:val="left"/>
      <w:pPr>
        <w:ind w:left="840" w:hanging="420"/>
      </w:pPr>
      <w:rPr>
        <w:rFonts w:hint="eastAsia"/>
      </w:rPr>
    </w:lvl>
    <w:lvl w:ilvl="2" w:tplc="04090011">
      <w:start w:val="1"/>
      <w:numFmt w:val="decimalEnclosedCircle"/>
      <w:lvlText w:val="%3"/>
      <w:lvlJc w:val="left"/>
      <w:pPr>
        <w:ind w:left="1260" w:hanging="420"/>
      </w:pPr>
    </w:lvl>
    <w:lvl w:ilvl="3" w:tplc="0409000F">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9" w15:restartNumberingAfterBreak="0">
    <w:nsid w:val="78605B5E"/>
    <w:multiLevelType w:val="hybridMultilevel"/>
    <w:tmpl w:val="BD6EDF1E"/>
    <w:lvl w:ilvl="0" w:tplc="4FBA2B7A">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A310963"/>
    <w:multiLevelType w:val="hybridMultilevel"/>
    <w:tmpl w:val="7316A8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292908821">
    <w:abstractNumId w:val="17"/>
  </w:num>
  <w:num w:numId="2" w16cid:durableId="2073575401">
    <w:abstractNumId w:val="14"/>
  </w:num>
  <w:num w:numId="3" w16cid:durableId="1945069948">
    <w:abstractNumId w:val="9"/>
  </w:num>
  <w:num w:numId="4" w16cid:durableId="54594843">
    <w:abstractNumId w:val="4"/>
  </w:num>
  <w:num w:numId="5" w16cid:durableId="1346441752">
    <w:abstractNumId w:val="26"/>
  </w:num>
  <w:num w:numId="6" w16cid:durableId="1127774232">
    <w:abstractNumId w:val="23"/>
  </w:num>
  <w:num w:numId="7" w16cid:durableId="1369793242">
    <w:abstractNumId w:val="18"/>
  </w:num>
  <w:num w:numId="8" w16cid:durableId="99616918">
    <w:abstractNumId w:val="2"/>
  </w:num>
  <w:num w:numId="9" w16cid:durableId="19624317">
    <w:abstractNumId w:val="8"/>
  </w:num>
  <w:num w:numId="10" w16cid:durableId="1824198924">
    <w:abstractNumId w:val="18"/>
    <w:lvlOverride w:ilvl="0">
      <w:startOverride w:val="4"/>
    </w:lvlOverride>
    <w:lvlOverride w:ilvl="1">
      <w:startOverride w:val="1"/>
    </w:lvlOverride>
    <w:lvlOverride w:ilvl="2">
      <w:startOverride w:val="1"/>
    </w:lvlOverride>
  </w:num>
  <w:num w:numId="11" w16cid:durableId="1760520846">
    <w:abstractNumId w:val="18"/>
  </w:num>
  <w:num w:numId="12" w16cid:durableId="1428816959">
    <w:abstractNumId w:val="18"/>
  </w:num>
  <w:num w:numId="13" w16cid:durableId="1192840813">
    <w:abstractNumId w:val="18"/>
  </w:num>
  <w:num w:numId="14" w16cid:durableId="1226187018">
    <w:abstractNumId w:val="18"/>
  </w:num>
  <w:num w:numId="15" w16cid:durableId="1494712004">
    <w:abstractNumId w:val="12"/>
  </w:num>
  <w:num w:numId="16" w16cid:durableId="19739008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651636016">
    <w:abstractNumId w:val="10"/>
  </w:num>
  <w:num w:numId="18" w16cid:durableId="1169101973">
    <w:abstractNumId w:val="21"/>
  </w:num>
  <w:num w:numId="19" w16cid:durableId="1236165051">
    <w:abstractNumId w:val="1"/>
  </w:num>
  <w:num w:numId="20" w16cid:durableId="2125886313">
    <w:abstractNumId w:val="22"/>
  </w:num>
  <w:num w:numId="21" w16cid:durableId="1971863242">
    <w:abstractNumId w:val="25"/>
  </w:num>
  <w:num w:numId="22" w16cid:durableId="1448810138">
    <w:abstractNumId w:val="27"/>
  </w:num>
  <w:num w:numId="23" w16cid:durableId="1906799663">
    <w:abstractNumId w:val="7"/>
  </w:num>
  <w:num w:numId="24" w16cid:durableId="552930242">
    <w:abstractNumId w:val="6"/>
  </w:num>
  <w:num w:numId="25" w16cid:durableId="1638728856">
    <w:abstractNumId w:val="13"/>
  </w:num>
  <w:num w:numId="26" w16cid:durableId="988175438">
    <w:abstractNumId w:val="11"/>
  </w:num>
  <w:num w:numId="27" w16cid:durableId="1358116348">
    <w:abstractNumId w:val="5"/>
  </w:num>
  <w:num w:numId="28" w16cid:durableId="2044164984">
    <w:abstractNumId w:val="19"/>
  </w:num>
  <w:num w:numId="29" w16cid:durableId="214002266">
    <w:abstractNumId w:val="0"/>
  </w:num>
  <w:num w:numId="30" w16cid:durableId="1905332614">
    <w:abstractNumId w:val="20"/>
  </w:num>
  <w:num w:numId="31" w16cid:durableId="136530239">
    <w:abstractNumId w:val="28"/>
  </w:num>
  <w:num w:numId="32" w16cid:durableId="877860077">
    <w:abstractNumId w:val="29"/>
  </w:num>
  <w:num w:numId="33" w16cid:durableId="123275529">
    <w:abstractNumId w:val="16"/>
  </w:num>
  <w:num w:numId="34" w16cid:durableId="3672772">
    <w:abstractNumId w:val="24"/>
  </w:num>
  <w:num w:numId="35" w16cid:durableId="925461038">
    <w:abstractNumId w:val="3"/>
  </w:num>
  <w:num w:numId="36" w16cid:durableId="1464275030">
    <w:abstractNumId w:val="15"/>
  </w:num>
  <w:num w:numId="37" w16cid:durableId="1715350903">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0tfrx2tgtw9waefddnp9rt8e05p5r2ea0z9&quot;&gt;LVTN&lt;record-ids&gt;&lt;item&gt;14&lt;/item&gt;&lt;item&gt;15&lt;/item&gt;&lt;item&gt;16&lt;/item&gt;&lt;item&gt;17&lt;/item&gt;&lt;/record-ids&gt;&lt;/item&gt;&lt;/Libraries&gt;"/>
  </w:docVars>
  <w:rsids>
    <w:rsidRoot w:val="008C1D6E"/>
    <w:rsid w:val="00005E80"/>
    <w:rsid w:val="000200AA"/>
    <w:rsid w:val="00020E84"/>
    <w:rsid w:val="000263A0"/>
    <w:rsid w:val="00026C01"/>
    <w:rsid w:val="00030C4E"/>
    <w:rsid w:val="000344A8"/>
    <w:rsid w:val="00034677"/>
    <w:rsid w:val="000414C6"/>
    <w:rsid w:val="00043D67"/>
    <w:rsid w:val="000452DB"/>
    <w:rsid w:val="00051CB1"/>
    <w:rsid w:val="00053BA9"/>
    <w:rsid w:val="00054E05"/>
    <w:rsid w:val="00060A94"/>
    <w:rsid w:val="00060CC6"/>
    <w:rsid w:val="00060F5D"/>
    <w:rsid w:val="000658C0"/>
    <w:rsid w:val="00066DC6"/>
    <w:rsid w:val="00067D13"/>
    <w:rsid w:val="000705F5"/>
    <w:rsid w:val="00070A27"/>
    <w:rsid w:val="00072809"/>
    <w:rsid w:val="000733AE"/>
    <w:rsid w:val="00075CE4"/>
    <w:rsid w:val="000801E9"/>
    <w:rsid w:val="0008151B"/>
    <w:rsid w:val="000820B9"/>
    <w:rsid w:val="00083A29"/>
    <w:rsid w:val="00086067"/>
    <w:rsid w:val="00095EDD"/>
    <w:rsid w:val="000A4CBC"/>
    <w:rsid w:val="000A5C5A"/>
    <w:rsid w:val="000A7153"/>
    <w:rsid w:val="000A768C"/>
    <w:rsid w:val="000B2B34"/>
    <w:rsid w:val="000B5179"/>
    <w:rsid w:val="000B68C0"/>
    <w:rsid w:val="000C04D8"/>
    <w:rsid w:val="000C4E3D"/>
    <w:rsid w:val="000C7471"/>
    <w:rsid w:val="000D0D7F"/>
    <w:rsid w:val="000D2FC7"/>
    <w:rsid w:val="000D5B79"/>
    <w:rsid w:val="000E0E6C"/>
    <w:rsid w:val="000E2D3D"/>
    <w:rsid w:val="000E4F87"/>
    <w:rsid w:val="000F2D68"/>
    <w:rsid w:val="000F4DEA"/>
    <w:rsid w:val="000F7D36"/>
    <w:rsid w:val="0012067F"/>
    <w:rsid w:val="00122FE7"/>
    <w:rsid w:val="00130E2C"/>
    <w:rsid w:val="00135152"/>
    <w:rsid w:val="001361D2"/>
    <w:rsid w:val="00137A6C"/>
    <w:rsid w:val="001413C8"/>
    <w:rsid w:val="00141555"/>
    <w:rsid w:val="00142D3C"/>
    <w:rsid w:val="001512ED"/>
    <w:rsid w:val="0015477B"/>
    <w:rsid w:val="001561F7"/>
    <w:rsid w:val="0016421F"/>
    <w:rsid w:val="00166B87"/>
    <w:rsid w:val="001720CC"/>
    <w:rsid w:val="00176075"/>
    <w:rsid w:val="001854E3"/>
    <w:rsid w:val="0019578E"/>
    <w:rsid w:val="00195833"/>
    <w:rsid w:val="00196813"/>
    <w:rsid w:val="001A00C1"/>
    <w:rsid w:val="001A16D9"/>
    <w:rsid w:val="001A2DEB"/>
    <w:rsid w:val="001B5CBD"/>
    <w:rsid w:val="001C28EC"/>
    <w:rsid w:val="001D28EA"/>
    <w:rsid w:val="001D33AC"/>
    <w:rsid w:val="001D6B0D"/>
    <w:rsid w:val="001E3621"/>
    <w:rsid w:val="001E7481"/>
    <w:rsid w:val="001F1370"/>
    <w:rsid w:val="001F5800"/>
    <w:rsid w:val="00201915"/>
    <w:rsid w:val="002031AC"/>
    <w:rsid w:val="002038BC"/>
    <w:rsid w:val="00204361"/>
    <w:rsid w:val="00204AD7"/>
    <w:rsid w:val="00211533"/>
    <w:rsid w:val="0021240C"/>
    <w:rsid w:val="00222105"/>
    <w:rsid w:val="00230118"/>
    <w:rsid w:val="002337CD"/>
    <w:rsid w:val="0023455F"/>
    <w:rsid w:val="002346C3"/>
    <w:rsid w:val="0024095A"/>
    <w:rsid w:val="00241A3B"/>
    <w:rsid w:val="00252EBA"/>
    <w:rsid w:val="002550DC"/>
    <w:rsid w:val="00255250"/>
    <w:rsid w:val="00257B61"/>
    <w:rsid w:val="00257BF5"/>
    <w:rsid w:val="002623E7"/>
    <w:rsid w:val="00265368"/>
    <w:rsid w:val="00270092"/>
    <w:rsid w:val="0028042E"/>
    <w:rsid w:val="00284868"/>
    <w:rsid w:val="0029294E"/>
    <w:rsid w:val="00295D0D"/>
    <w:rsid w:val="002A15D1"/>
    <w:rsid w:val="002A2BCD"/>
    <w:rsid w:val="002A65D5"/>
    <w:rsid w:val="002B695B"/>
    <w:rsid w:val="002C0243"/>
    <w:rsid w:val="002C3B78"/>
    <w:rsid w:val="002D1196"/>
    <w:rsid w:val="002D2F26"/>
    <w:rsid w:val="002F1938"/>
    <w:rsid w:val="00306B58"/>
    <w:rsid w:val="003133B4"/>
    <w:rsid w:val="0031765F"/>
    <w:rsid w:val="00322FBE"/>
    <w:rsid w:val="00324EB5"/>
    <w:rsid w:val="0032658A"/>
    <w:rsid w:val="00335BD6"/>
    <w:rsid w:val="003451DB"/>
    <w:rsid w:val="00346C8E"/>
    <w:rsid w:val="0034728A"/>
    <w:rsid w:val="003525D1"/>
    <w:rsid w:val="00354CAD"/>
    <w:rsid w:val="00361C41"/>
    <w:rsid w:val="00361D0B"/>
    <w:rsid w:val="00366C53"/>
    <w:rsid w:val="003722AD"/>
    <w:rsid w:val="00374D39"/>
    <w:rsid w:val="00383692"/>
    <w:rsid w:val="00384C5F"/>
    <w:rsid w:val="00390C60"/>
    <w:rsid w:val="003A1FA3"/>
    <w:rsid w:val="003A4E7D"/>
    <w:rsid w:val="003B6C66"/>
    <w:rsid w:val="003B70C7"/>
    <w:rsid w:val="003B755E"/>
    <w:rsid w:val="003C121C"/>
    <w:rsid w:val="003C2EA7"/>
    <w:rsid w:val="003C42B0"/>
    <w:rsid w:val="003D1A12"/>
    <w:rsid w:val="003D250E"/>
    <w:rsid w:val="003D5E4F"/>
    <w:rsid w:val="003D6A12"/>
    <w:rsid w:val="003E0689"/>
    <w:rsid w:val="003E6642"/>
    <w:rsid w:val="00402783"/>
    <w:rsid w:val="004131AD"/>
    <w:rsid w:val="00425EF5"/>
    <w:rsid w:val="004324FB"/>
    <w:rsid w:val="00444029"/>
    <w:rsid w:val="00445C66"/>
    <w:rsid w:val="00447477"/>
    <w:rsid w:val="004479BC"/>
    <w:rsid w:val="00450935"/>
    <w:rsid w:val="00451237"/>
    <w:rsid w:val="004514A3"/>
    <w:rsid w:val="00452A11"/>
    <w:rsid w:val="00455D09"/>
    <w:rsid w:val="00463EBC"/>
    <w:rsid w:val="00466ED6"/>
    <w:rsid w:val="0047447E"/>
    <w:rsid w:val="00483832"/>
    <w:rsid w:val="00491604"/>
    <w:rsid w:val="00493988"/>
    <w:rsid w:val="00494659"/>
    <w:rsid w:val="00497BCA"/>
    <w:rsid w:val="004A1D30"/>
    <w:rsid w:val="004A290D"/>
    <w:rsid w:val="004B4679"/>
    <w:rsid w:val="004B78C8"/>
    <w:rsid w:val="004C0AB3"/>
    <w:rsid w:val="004D4356"/>
    <w:rsid w:val="004D77D3"/>
    <w:rsid w:val="004E0EC1"/>
    <w:rsid w:val="004E1003"/>
    <w:rsid w:val="004E1C70"/>
    <w:rsid w:val="004E37B0"/>
    <w:rsid w:val="004F4297"/>
    <w:rsid w:val="00502C66"/>
    <w:rsid w:val="00504FB7"/>
    <w:rsid w:val="005064AB"/>
    <w:rsid w:val="005073F7"/>
    <w:rsid w:val="0051634C"/>
    <w:rsid w:val="005169D7"/>
    <w:rsid w:val="005263E7"/>
    <w:rsid w:val="0053071D"/>
    <w:rsid w:val="005309C6"/>
    <w:rsid w:val="005443F5"/>
    <w:rsid w:val="005452F7"/>
    <w:rsid w:val="005544C8"/>
    <w:rsid w:val="0056257A"/>
    <w:rsid w:val="0056303A"/>
    <w:rsid w:val="0056421C"/>
    <w:rsid w:val="00574CCC"/>
    <w:rsid w:val="005905E1"/>
    <w:rsid w:val="005909F3"/>
    <w:rsid w:val="00596A9A"/>
    <w:rsid w:val="00596D03"/>
    <w:rsid w:val="005A136B"/>
    <w:rsid w:val="005A236D"/>
    <w:rsid w:val="005A2CDF"/>
    <w:rsid w:val="005A61F3"/>
    <w:rsid w:val="005B3B23"/>
    <w:rsid w:val="005B5CBB"/>
    <w:rsid w:val="005B6311"/>
    <w:rsid w:val="005B7A57"/>
    <w:rsid w:val="005C066C"/>
    <w:rsid w:val="005C76A9"/>
    <w:rsid w:val="005D1492"/>
    <w:rsid w:val="005D5D9D"/>
    <w:rsid w:val="005F0356"/>
    <w:rsid w:val="005F26DD"/>
    <w:rsid w:val="005F56B5"/>
    <w:rsid w:val="005F65C4"/>
    <w:rsid w:val="006046F1"/>
    <w:rsid w:val="006131FF"/>
    <w:rsid w:val="006255FC"/>
    <w:rsid w:val="00627996"/>
    <w:rsid w:val="00631B18"/>
    <w:rsid w:val="006330D4"/>
    <w:rsid w:val="00643085"/>
    <w:rsid w:val="00643CB0"/>
    <w:rsid w:val="00645C60"/>
    <w:rsid w:val="006641A6"/>
    <w:rsid w:val="006649AE"/>
    <w:rsid w:val="0066725B"/>
    <w:rsid w:val="00671E9C"/>
    <w:rsid w:val="00672384"/>
    <w:rsid w:val="006745A7"/>
    <w:rsid w:val="0067534F"/>
    <w:rsid w:val="00682A56"/>
    <w:rsid w:val="00690255"/>
    <w:rsid w:val="0069456E"/>
    <w:rsid w:val="006B2BB1"/>
    <w:rsid w:val="006B5632"/>
    <w:rsid w:val="006C6D36"/>
    <w:rsid w:val="006C7118"/>
    <w:rsid w:val="006D0E7A"/>
    <w:rsid w:val="006D432D"/>
    <w:rsid w:val="006D5CF4"/>
    <w:rsid w:val="00700731"/>
    <w:rsid w:val="0070206D"/>
    <w:rsid w:val="00705800"/>
    <w:rsid w:val="00705FBF"/>
    <w:rsid w:val="0071266A"/>
    <w:rsid w:val="007203DD"/>
    <w:rsid w:val="00755A4C"/>
    <w:rsid w:val="007600E2"/>
    <w:rsid w:val="007668E6"/>
    <w:rsid w:val="0077309D"/>
    <w:rsid w:val="00773C80"/>
    <w:rsid w:val="00783B77"/>
    <w:rsid w:val="00786068"/>
    <w:rsid w:val="00790730"/>
    <w:rsid w:val="00791792"/>
    <w:rsid w:val="007930E8"/>
    <w:rsid w:val="00793770"/>
    <w:rsid w:val="007A1791"/>
    <w:rsid w:val="007A20C9"/>
    <w:rsid w:val="007A4F93"/>
    <w:rsid w:val="007A5E09"/>
    <w:rsid w:val="007B0A6B"/>
    <w:rsid w:val="007B1973"/>
    <w:rsid w:val="007B42E9"/>
    <w:rsid w:val="007D45B1"/>
    <w:rsid w:val="007D720D"/>
    <w:rsid w:val="007D78FB"/>
    <w:rsid w:val="007E1046"/>
    <w:rsid w:val="007E4CFC"/>
    <w:rsid w:val="007E704A"/>
    <w:rsid w:val="007F136E"/>
    <w:rsid w:val="00800A1F"/>
    <w:rsid w:val="008036BD"/>
    <w:rsid w:val="00804AB3"/>
    <w:rsid w:val="00806547"/>
    <w:rsid w:val="00806CEC"/>
    <w:rsid w:val="00811C9E"/>
    <w:rsid w:val="00813297"/>
    <w:rsid w:val="00814E92"/>
    <w:rsid w:val="00820FDB"/>
    <w:rsid w:val="00824C52"/>
    <w:rsid w:val="008254E8"/>
    <w:rsid w:val="00825C32"/>
    <w:rsid w:val="00827A3E"/>
    <w:rsid w:val="00840C8D"/>
    <w:rsid w:val="00841173"/>
    <w:rsid w:val="00847C8E"/>
    <w:rsid w:val="008516D6"/>
    <w:rsid w:val="00866B73"/>
    <w:rsid w:val="0088391D"/>
    <w:rsid w:val="00883967"/>
    <w:rsid w:val="00884258"/>
    <w:rsid w:val="00886909"/>
    <w:rsid w:val="00886E33"/>
    <w:rsid w:val="008A15C4"/>
    <w:rsid w:val="008A4488"/>
    <w:rsid w:val="008B6880"/>
    <w:rsid w:val="008C1D6E"/>
    <w:rsid w:val="008C75CA"/>
    <w:rsid w:val="008D0A64"/>
    <w:rsid w:val="008D0F28"/>
    <w:rsid w:val="008D1D7E"/>
    <w:rsid w:val="008D7159"/>
    <w:rsid w:val="008E02CC"/>
    <w:rsid w:val="008E608E"/>
    <w:rsid w:val="008F5790"/>
    <w:rsid w:val="00900629"/>
    <w:rsid w:val="00900EB0"/>
    <w:rsid w:val="0090426B"/>
    <w:rsid w:val="00904B90"/>
    <w:rsid w:val="00910C6C"/>
    <w:rsid w:val="0091561D"/>
    <w:rsid w:val="00926886"/>
    <w:rsid w:val="00926F19"/>
    <w:rsid w:val="00932298"/>
    <w:rsid w:val="00932D76"/>
    <w:rsid w:val="009377AC"/>
    <w:rsid w:val="0094486D"/>
    <w:rsid w:val="009529F0"/>
    <w:rsid w:val="00952E57"/>
    <w:rsid w:val="00954097"/>
    <w:rsid w:val="00961D2E"/>
    <w:rsid w:val="009622F2"/>
    <w:rsid w:val="00962778"/>
    <w:rsid w:val="009734F9"/>
    <w:rsid w:val="00977736"/>
    <w:rsid w:val="00980BE3"/>
    <w:rsid w:val="00983131"/>
    <w:rsid w:val="00983A8C"/>
    <w:rsid w:val="00985ABF"/>
    <w:rsid w:val="009A0C63"/>
    <w:rsid w:val="009A139A"/>
    <w:rsid w:val="009A67A8"/>
    <w:rsid w:val="009A6823"/>
    <w:rsid w:val="009B0612"/>
    <w:rsid w:val="009B2CEB"/>
    <w:rsid w:val="009B587A"/>
    <w:rsid w:val="009B721D"/>
    <w:rsid w:val="009C3C38"/>
    <w:rsid w:val="009D0BCD"/>
    <w:rsid w:val="009D10CB"/>
    <w:rsid w:val="009D1536"/>
    <w:rsid w:val="009D19BB"/>
    <w:rsid w:val="009D794C"/>
    <w:rsid w:val="009E3F9F"/>
    <w:rsid w:val="009E594A"/>
    <w:rsid w:val="009E74F8"/>
    <w:rsid w:val="009E751D"/>
    <w:rsid w:val="009F1AC2"/>
    <w:rsid w:val="009F2F25"/>
    <w:rsid w:val="00A074A0"/>
    <w:rsid w:val="00A21F86"/>
    <w:rsid w:val="00A23EDE"/>
    <w:rsid w:val="00A30912"/>
    <w:rsid w:val="00A30B70"/>
    <w:rsid w:val="00A42543"/>
    <w:rsid w:val="00A43496"/>
    <w:rsid w:val="00A449A8"/>
    <w:rsid w:val="00A4516B"/>
    <w:rsid w:val="00A50642"/>
    <w:rsid w:val="00A538F0"/>
    <w:rsid w:val="00A63671"/>
    <w:rsid w:val="00A65E0C"/>
    <w:rsid w:val="00A73C87"/>
    <w:rsid w:val="00A81F6D"/>
    <w:rsid w:val="00A832C0"/>
    <w:rsid w:val="00A849CA"/>
    <w:rsid w:val="00A921D3"/>
    <w:rsid w:val="00AA4AB9"/>
    <w:rsid w:val="00AB4C25"/>
    <w:rsid w:val="00AB7896"/>
    <w:rsid w:val="00AC03F6"/>
    <w:rsid w:val="00AC3E85"/>
    <w:rsid w:val="00AC52EB"/>
    <w:rsid w:val="00AD651E"/>
    <w:rsid w:val="00AD68E9"/>
    <w:rsid w:val="00AD73F8"/>
    <w:rsid w:val="00AE3F08"/>
    <w:rsid w:val="00AE4148"/>
    <w:rsid w:val="00AE6570"/>
    <w:rsid w:val="00AE7F12"/>
    <w:rsid w:val="00AF3F98"/>
    <w:rsid w:val="00AF45F7"/>
    <w:rsid w:val="00B0557F"/>
    <w:rsid w:val="00B0633E"/>
    <w:rsid w:val="00B07B47"/>
    <w:rsid w:val="00B11FDD"/>
    <w:rsid w:val="00B14558"/>
    <w:rsid w:val="00B209AE"/>
    <w:rsid w:val="00B2326B"/>
    <w:rsid w:val="00B23A27"/>
    <w:rsid w:val="00B25285"/>
    <w:rsid w:val="00B35989"/>
    <w:rsid w:val="00B406EB"/>
    <w:rsid w:val="00B44828"/>
    <w:rsid w:val="00B52754"/>
    <w:rsid w:val="00B535C4"/>
    <w:rsid w:val="00B54CB6"/>
    <w:rsid w:val="00B61E4C"/>
    <w:rsid w:val="00B633E9"/>
    <w:rsid w:val="00B6723C"/>
    <w:rsid w:val="00B72FDD"/>
    <w:rsid w:val="00B7746E"/>
    <w:rsid w:val="00B848CE"/>
    <w:rsid w:val="00B84E4D"/>
    <w:rsid w:val="00B85429"/>
    <w:rsid w:val="00B85A6E"/>
    <w:rsid w:val="00B90282"/>
    <w:rsid w:val="00B9282F"/>
    <w:rsid w:val="00B93650"/>
    <w:rsid w:val="00B938BC"/>
    <w:rsid w:val="00BA519C"/>
    <w:rsid w:val="00BA6C44"/>
    <w:rsid w:val="00BB055A"/>
    <w:rsid w:val="00BB17E9"/>
    <w:rsid w:val="00BB2516"/>
    <w:rsid w:val="00BB728E"/>
    <w:rsid w:val="00BD1388"/>
    <w:rsid w:val="00BD28CB"/>
    <w:rsid w:val="00BD44E9"/>
    <w:rsid w:val="00BE4FD8"/>
    <w:rsid w:val="00BE6C2B"/>
    <w:rsid w:val="00BF5702"/>
    <w:rsid w:val="00BF7338"/>
    <w:rsid w:val="00C01A42"/>
    <w:rsid w:val="00C01E82"/>
    <w:rsid w:val="00C116F2"/>
    <w:rsid w:val="00C16E91"/>
    <w:rsid w:val="00C271D2"/>
    <w:rsid w:val="00C27978"/>
    <w:rsid w:val="00C314C6"/>
    <w:rsid w:val="00C323A4"/>
    <w:rsid w:val="00C34013"/>
    <w:rsid w:val="00C35C90"/>
    <w:rsid w:val="00C4139E"/>
    <w:rsid w:val="00C41641"/>
    <w:rsid w:val="00C471E7"/>
    <w:rsid w:val="00C50DE6"/>
    <w:rsid w:val="00C5307C"/>
    <w:rsid w:val="00C7197D"/>
    <w:rsid w:val="00C8513E"/>
    <w:rsid w:val="00C87EF8"/>
    <w:rsid w:val="00C92AB0"/>
    <w:rsid w:val="00C9354D"/>
    <w:rsid w:val="00C94B6C"/>
    <w:rsid w:val="00C95B30"/>
    <w:rsid w:val="00C96904"/>
    <w:rsid w:val="00C97FFC"/>
    <w:rsid w:val="00CA0C82"/>
    <w:rsid w:val="00CA4462"/>
    <w:rsid w:val="00CB0324"/>
    <w:rsid w:val="00CB0B77"/>
    <w:rsid w:val="00CB0E34"/>
    <w:rsid w:val="00CB58A5"/>
    <w:rsid w:val="00CC2955"/>
    <w:rsid w:val="00CD0D9B"/>
    <w:rsid w:val="00CD12A5"/>
    <w:rsid w:val="00CD5707"/>
    <w:rsid w:val="00CD6D92"/>
    <w:rsid w:val="00CE0C9A"/>
    <w:rsid w:val="00CE16DF"/>
    <w:rsid w:val="00CE1EFE"/>
    <w:rsid w:val="00CE33C0"/>
    <w:rsid w:val="00CF0D16"/>
    <w:rsid w:val="00CF7AB2"/>
    <w:rsid w:val="00D00BB6"/>
    <w:rsid w:val="00D010BE"/>
    <w:rsid w:val="00D021A8"/>
    <w:rsid w:val="00D027A4"/>
    <w:rsid w:val="00D057EE"/>
    <w:rsid w:val="00D064F5"/>
    <w:rsid w:val="00D10443"/>
    <w:rsid w:val="00D11A20"/>
    <w:rsid w:val="00D12798"/>
    <w:rsid w:val="00D1729D"/>
    <w:rsid w:val="00D253F0"/>
    <w:rsid w:val="00D25657"/>
    <w:rsid w:val="00D27C34"/>
    <w:rsid w:val="00D36EE2"/>
    <w:rsid w:val="00D37533"/>
    <w:rsid w:val="00D379BD"/>
    <w:rsid w:val="00D40522"/>
    <w:rsid w:val="00D4249E"/>
    <w:rsid w:val="00D522A2"/>
    <w:rsid w:val="00D6367A"/>
    <w:rsid w:val="00D73F8D"/>
    <w:rsid w:val="00D7433A"/>
    <w:rsid w:val="00D765EE"/>
    <w:rsid w:val="00D80AD4"/>
    <w:rsid w:val="00D81304"/>
    <w:rsid w:val="00D914A6"/>
    <w:rsid w:val="00D91910"/>
    <w:rsid w:val="00DA20BF"/>
    <w:rsid w:val="00DA44EC"/>
    <w:rsid w:val="00DC4140"/>
    <w:rsid w:val="00DC5D8B"/>
    <w:rsid w:val="00DD0450"/>
    <w:rsid w:val="00DD27D9"/>
    <w:rsid w:val="00DD2CB9"/>
    <w:rsid w:val="00DD3267"/>
    <w:rsid w:val="00DD373F"/>
    <w:rsid w:val="00DD3B06"/>
    <w:rsid w:val="00DD63D7"/>
    <w:rsid w:val="00DE0024"/>
    <w:rsid w:val="00DE35AC"/>
    <w:rsid w:val="00E03F16"/>
    <w:rsid w:val="00E0464E"/>
    <w:rsid w:val="00E05F06"/>
    <w:rsid w:val="00E062FB"/>
    <w:rsid w:val="00E06D87"/>
    <w:rsid w:val="00E149F1"/>
    <w:rsid w:val="00E16E9D"/>
    <w:rsid w:val="00E1716F"/>
    <w:rsid w:val="00E210A5"/>
    <w:rsid w:val="00E221D1"/>
    <w:rsid w:val="00E236E9"/>
    <w:rsid w:val="00E2428F"/>
    <w:rsid w:val="00E313C1"/>
    <w:rsid w:val="00E34E67"/>
    <w:rsid w:val="00E3713C"/>
    <w:rsid w:val="00E4029D"/>
    <w:rsid w:val="00E44D21"/>
    <w:rsid w:val="00E47D9F"/>
    <w:rsid w:val="00E5305D"/>
    <w:rsid w:val="00E545B4"/>
    <w:rsid w:val="00E5528C"/>
    <w:rsid w:val="00E55712"/>
    <w:rsid w:val="00E62470"/>
    <w:rsid w:val="00E63FB9"/>
    <w:rsid w:val="00E6433E"/>
    <w:rsid w:val="00E66231"/>
    <w:rsid w:val="00E703ED"/>
    <w:rsid w:val="00E852D8"/>
    <w:rsid w:val="00E90EE8"/>
    <w:rsid w:val="00E960F4"/>
    <w:rsid w:val="00EA086A"/>
    <w:rsid w:val="00EA22C4"/>
    <w:rsid w:val="00EA31F7"/>
    <w:rsid w:val="00EA3CE4"/>
    <w:rsid w:val="00EA608F"/>
    <w:rsid w:val="00EB6A6E"/>
    <w:rsid w:val="00EC3FC1"/>
    <w:rsid w:val="00ED12A4"/>
    <w:rsid w:val="00ED1DB6"/>
    <w:rsid w:val="00ED3B7B"/>
    <w:rsid w:val="00ED6690"/>
    <w:rsid w:val="00EE028F"/>
    <w:rsid w:val="00EE7DE5"/>
    <w:rsid w:val="00EF7264"/>
    <w:rsid w:val="00F0303A"/>
    <w:rsid w:val="00F07060"/>
    <w:rsid w:val="00F141AD"/>
    <w:rsid w:val="00F212F7"/>
    <w:rsid w:val="00F225EF"/>
    <w:rsid w:val="00F22B2B"/>
    <w:rsid w:val="00F30771"/>
    <w:rsid w:val="00F3125A"/>
    <w:rsid w:val="00F31561"/>
    <w:rsid w:val="00F34EEB"/>
    <w:rsid w:val="00F358BC"/>
    <w:rsid w:val="00F40EC2"/>
    <w:rsid w:val="00F41C88"/>
    <w:rsid w:val="00F475CC"/>
    <w:rsid w:val="00F6212C"/>
    <w:rsid w:val="00F631AC"/>
    <w:rsid w:val="00F654E5"/>
    <w:rsid w:val="00F66E32"/>
    <w:rsid w:val="00F72A73"/>
    <w:rsid w:val="00F75840"/>
    <w:rsid w:val="00F75A35"/>
    <w:rsid w:val="00F81319"/>
    <w:rsid w:val="00F845A7"/>
    <w:rsid w:val="00F85523"/>
    <w:rsid w:val="00F91735"/>
    <w:rsid w:val="00F9306F"/>
    <w:rsid w:val="00FA1257"/>
    <w:rsid w:val="00FB5849"/>
    <w:rsid w:val="00FC702A"/>
    <w:rsid w:val="00FD2E18"/>
    <w:rsid w:val="00FD63AF"/>
    <w:rsid w:val="00FD695A"/>
    <w:rsid w:val="00FE2183"/>
    <w:rsid w:val="00FF04C8"/>
    <w:rsid w:val="00FF0D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D540A7F"/>
  <w15:docId w15:val="{240A2D18-5A03-4AFB-80F7-79090B6902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0A1F"/>
    <w:pPr>
      <w:spacing w:before="240" w:line="360" w:lineRule="auto"/>
      <w:jc w:val="both"/>
    </w:pPr>
    <w:rPr>
      <w:rFonts w:ascii="Times New Roman" w:hAnsi="Times New Roman" w:cs="Times New Roman"/>
      <w:sz w:val="24"/>
      <w:szCs w:val="24"/>
    </w:rPr>
  </w:style>
  <w:style w:type="paragraph" w:styleId="Heading1">
    <w:name w:val="heading 1"/>
    <w:aliases w:val="Heading 1 (Chapter)"/>
    <w:basedOn w:val="ListParagraph"/>
    <w:next w:val="Normal"/>
    <w:link w:val="Heading1Char"/>
    <w:autoRedefine/>
    <w:uiPriority w:val="9"/>
    <w:qFormat/>
    <w:rsid w:val="0031765F"/>
    <w:pPr>
      <w:numPr>
        <w:numId w:val="23"/>
      </w:numPr>
      <w:spacing w:before="0" w:after="480"/>
      <w:jc w:val="right"/>
      <w:outlineLvl w:val="0"/>
    </w:pPr>
    <w:rPr>
      <w:b/>
      <w:smallCaps/>
      <w:sz w:val="32"/>
    </w:rPr>
  </w:style>
  <w:style w:type="paragraph" w:styleId="Heading2">
    <w:name w:val="heading 2"/>
    <w:aliases w:val="Heading 2 (Chapter)"/>
    <w:basedOn w:val="ListParagraph"/>
    <w:next w:val="Normal"/>
    <w:link w:val="Heading2Char"/>
    <w:uiPriority w:val="9"/>
    <w:unhideWhenUsed/>
    <w:qFormat/>
    <w:rsid w:val="00800A1F"/>
    <w:pPr>
      <w:numPr>
        <w:ilvl w:val="1"/>
        <w:numId w:val="23"/>
      </w:numPr>
      <w:outlineLvl w:val="1"/>
    </w:pPr>
    <w:rPr>
      <w:b/>
      <w:sz w:val="28"/>
    </w:rPr>
  </w:style>
  <w:style w:type="paragraph" w:styleId="Heading3">
    <w:name w:val="heading 3"/>
    <w:aliases w:val="Heading 3 (Chapter)"/>
    <w:basedOn w:val="Heading2"/>
    <w:next w:val="Normal"/>
    <w:link w:val="Heading3Char"/>
    <w:uiPriority w:val="9"/>
    <w:unhideWhenUsed/>
    <w:qFormat/>
    <w:rsid w:val="006C6D36"/>
    <w:pPr>
      <w:numPr>
        <w:ilvl w:val="2"/>
      </w:numPr>
      <w:outlineLvl w:val="2"/>
    </w:pPr>
    <w:rPr>
      <w:b w:val="0"/>
      <w:i/>
      <w:lang w:val="en-GB"/>
    </w:rPr>
  </w:style>
  <w:style w:type="paragraph" w:styleId="Heading4">
    <w:name w:val="heading 4"/>
    <w:aliases w:val="Heading 4 (Chapter)"/>
    <w:basedOn w:val="Subhead-Lvl3-Thesis"/>
    <w:next w:val="Normal"/>
    <w:link w:val="Heading4Char"/>
    <w:uiPriority w:val="9"/>
    <w:unhideWhenUsed/>
    <w:qFormat/>
    <w:rsid w:val="005263E7"/>
    <w:pPr>
      <w:numPr>
        <w:ilvl w:val="3"/>
        <w:numId w:val="23"/>
      </w:numPr>
      <w:outlineLvl w:val="3"/>
    </w:pPr>
  </w:style>
  <w:style w:type="paragraph" w:styleId="Heading5">
    <w:name w:val="heading 5"/>
    <w:aliases w:val="Heading 3 (Appendices)"/>
    <w:basedOn w:val="Normal"/>
    <w:next w:val="Normal"/>
    <w:link w:val="Heading5Char"/>
    <w:uiPriority w:val="9"/>
    <w:semiHidden/>
    <w:unhideWhenUsed/>
    <w:rsid w:val="005263E7"/>
    <w:pPr>
      <w:keepNext/>
      <w:keepLines/>
      <w:numPr>
        <w:ilvl w:val="4"/>
        <w:numId w:val="2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5263E7"/>
    <w:pPr>
      <w:keepNext/>
      <w:keepLines/>
      <w:numPr>
        <w:ilvl w:val="5"/>
        <w:numId w:val="2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5263E7"/>
    <w:pPr>
      <w:keepNext/>
      <w:keepLines/>
      <w:numPr>
        <w:ilvl w:val="6"/>
        <w:numId w:val="2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5263E7"/>
    <w:pPr>
      <w:keepNext/>
      <w:keepLines/>
      <w:numPr>
        <w:ilvl w:val="7"/>
        <w:numId w:val="2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263E7"/>
    <w:pPr>
      <w:keepNext/>
      <w:keepLines/>
      <w:numPr>
        <w:ilvl w:val="8"/>
        <w:numId w:val="2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1D6E"/>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1D6E"/>
    <w:rPr>
      <w:rFonts w:ascii="Tahoma" w:hAnsi="Tahoma" w:cs="Tahoma"/>
      <w:sz w:val="16"/>
      <w:szCs w:val="16"/>
    </w:rPr>
  </w:style>
  <w:style w:type="paragraph" w:styleId="ListParagraph">
    <w:name w:val="List Paragraph"/>
    <w:basedOn w:val="Normal"/>
    <w:uiPriority w:val="34"/>
    <w:rsid w:val="00095EDD"/>
    <w:pPr>
      <w:contextualSpacing/>
    </w:pPr>
  </w:style>
  <w:style w:type="character" w:styleId="CommentReference">
    <w:name w:val="annotation reference"/>
    <w:basedOn w:val="DefaultParagraphFont"/>
    <w:uiPriority w:val="99"/>
    <w:semiHidden/>
    <w:unhideWhenUsed/>
    <w:rsid w:val="006649AE"/>
    <w:rPr>
      <w:sz w:val="16"/>
      <w:szCs w:val="16"/>
    </w:rPr>
  </w:style>
  <w:style w:type="paragraph" w:styleId="CommentText">
    <w:name w:val="annotation text"/>
    <w:basedOn w:val="Normal"/>
    <w:link w:val="CommentTextChar"/>
    <w:uiPriority w:val="99"/>
    <w:unhideWhenUsed/>
    <w:rsid w:val="006649AE"/>
    <w:rPr>
      <w:sz w:val="20"/>
      <w:szCs w:val="20"/>
    </w:rPr>
  </w:style>
  <w:style w:type="character" w:customStyle="1" w:styleId="CommentTextChar">
    <w:name w:val="Comment Text Char"/>
    <w:basedOn w:val="DefaultParagraphFont"/>
    <w:link w:val="CommentText"/>
    <w:uiPriority w:val="99"/>
    <w:rsid w:val="006649A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649AE"/>
    <w:rPr>
      <w:b/>
      <w:bCs/>
    </w:rPr>
  </w:style>
  <w:style w:type="character" w:customStyle="1" w:styleId="CommentSubjectChar">
    <w:name w:val="Comment Subject Char"/>
    <w:basedOn w:val="CommentTextChar"/>
    <w:link w:val="CommentSubject"/>
    <w:uiPriority w:val="99"/>
    <w:semiHidden/>
    <w:rsid w:val="006649AE"/>
    <w:rPr>
      <w:rFonts w:ascii="Times New Roman" w:hAnsi="Times New Roman"/>
      <w:b/>
      <w:bCs/>
      <w:sz w:val="20"/>
      <w:szCs w:val="20"/>
    </w:rPr>
  </w:style>
  <w:style w:type="table" w:styleId="TableGrid">
    <w:name w:val="Table Grid"/>
    <w:basedOn w:val="TableNormal"/>
    <w:uiPriority w:val="59"/>
    <w:rsid w:val="001D6B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E74F8"/>
    <w:rPr>
      <w:color w:val="808080"/>
    </w:rPr>
  </w:style>
  <w:style w:type="character" w:styleId="Hyperlink">
    <w:name w:val="Hyperlink"/>
    <w:basedOn w:val="DefaultParagraphFont"/>
    <w:uiPriority w:val="99"/>
    <w:unhideWhenUsed/>
    <w:rsid w:val="00DD3B06"/>
    <w:rPr>
      <w:color w:val="000000" w:themeColor="text1"/>
      <w:u w:val="none"/>
    </w:rPr>
  </w:style>
  <w:style w:type="paragraph" w:styleId="Caption">
    <w:name w:val="caption"/>
    <w:basedOn w:val="Normal"/>
    <w:next w:val="Normal"/>
    <w:autoRedefine/>
    <w:unhideWhenUsed/>
    <w:qFormat/>
    <w:rsid w:val="0090426B"/>
    <w:pPr>
      <w:spacing w:after="360" w:line="240" w:lineRule="auto"/>
      <w:jc w:val="center"/>
    </w:pPr>
    <w:rPr>
      <w:b/>
      <w:bCs/>
      <w:szCs w:val="18"/>
    </w:rPr>
  </w:style>
  <w:style w:type="character" w:customStyle="1" w:styleId="Heading1Char">
    <w:name w:val="Heading 1 Char"/>
    <w:aliases w:val="Heading 1 (Chapter) Char"/>
    <w:basedOn w:val="DefaultParagraphFont"/>
    <w:link w:val="Heading1"/>
    <w:uiPriority w:val="9"/>
    <w:rsid w:val="0031765F"/>
    <w:rPr>
      <w:rFonts w:ascii="Times New Roman" w:hAnsi="Times New Roman" w:cs="Times New Roman"/>
      <w:b/>
      <w:smallCaps/>
      <w:sz w:val="32"/>
      <w:szCs w:val="24"/>
    </w:rPr>
  </w:style>
  <w:style w:type="character" w:customStyle="1" w:styleId="Heading2Char">
    <w:name w:val="Heading 2 Char"/>
    <w:aliases w:val="Heading 2 (Chapter) Char"/>
    <w:basedOn w:val="DefaultParagraphFont"/>
    <w:link w:val="Heading2"/>
    <w:uiPriority w:val="9"/>
    <w:rsid w:val="00800A1F"/>
    <w:rPr>
      <w:rFonts w:ascii="Times New Roman" w:hAnsi="Times New Roman" w:cs="Times New Roman"/>
      <w:b/>
      <w:sz w:val="28"/>
      <w:szCs w:val="24"/>
    </w:rPr>
  </w:style>
  <w:style w:type="character" w:customStyle="1" w:styleId="Heading3Char">
    <w:name w:val="Heading 3 Char"/>
    <w:aliases w:val="Heading 3 (Chapter) Char"/>
    <w:basedOn w:val="DefaultParagraphFont"/>
    <w:link w:val="Heading3"/>
    <w:uiPriority w:val="9"/>
    <w:rsid w:val="006C6D36"/>
    <w:rPr>
      <w:rFonts w:ascii="Times New Roman" w:hAnsi="Times New Roman" w:cs="Times New Roman"/>
      <w:i/>
      <w:sz w:val="24"/>
      <w:szCs w:val="24"/>
      <w:lang w:val="en-GB"/>
    </w:rPr>
  </w:style>
  <w:style w:type="paragraph" w:styleId="TOCHeading">
    <w:name w:val="TOC Heading"/>
    <w:basedOn w:val="Heading1"/>
    <w:next w:val="Normal"/>
    <w:uiPriority w:val="39"/>
    <w:unhideWhenUsed/>
    <w:rsid w:val="001413C8"/>
    <w:pPr>
      <w:keepNext/>
      <w:keepLines/>
      <w:numPr>
        <w:numId w:val="0"/>
      </w:numPr>
      <w:spacing w:before="480" w:after="0" w:line="276" w:lineRule="auto"/>
      <w:contextualSpacing w:val="0"/>
      <w:jc w:val="left"/>
      <w:outlineLvl w:val="9"/>
    </w:pPr>
    <w:rPr>
      <w:rFonts w:asciiTheme="majorHAnsi" w:eastAsiaTheme="majorEastAsia" w:hAnsiTheme="majorHAnsi" w:cstheme="majorBidi"/>
      <w:bCs/>
      <w:color w:val="365F91" w:themeColor="accent1" w:themeShade="BF"/>
      <w:szCs w:val="28"/>
      <w:lang w:eastAsia="ja-JP"/>
    </w:rPr>
  </w:style>
  <w:style w:type="paragraph" w:styleId="TOC1">
    <w:name w:val="toc 1"/>
    <w:basedOn w:val="Normal"/>
    <w:next w:val="Normal"/>
    <w:link w:val="TOC1Char"/>
    <w:autoRedefine/>
    <w:uiPriority w:val="39"/>
    <w:unhideWhenUsed/>
    <w:rsid w:val="0077309D"/>
    <w:pPr>
      <w:tabs>
        <w:tab w:val="left" w:pos="480"/>
        <w:tab w:val="left" w:pos="1200"/>
        <w:tab w:val="right" w:leader="dot" w:pos="8630"/>
      </w:tabs>
      <w:spacing w:after="0" w:line="240" w:lineRule="auto"/>
      <w:jc w:val="left"/>
    </w:pPr>
    <w:rPr>
      <w:b/>
      <w:bCs/>
    </w:rPr>
  </w:style>
  <w:style w:type="paragraph" w:styleId="TOC2">
    <w:name w:val="toc 2"/>
    <w:basedOn w:val="Normal"/>
    <w:next w:val="Normal"/>
    <w:autoRedefine/>
    <w:uiPriority w:val="39"/>
    <w:unhideWhenUsed/>
    <w:rsid w:val="0077309D"/>
    <w:pPr>
      <w:tabs>
        <w:tab w:val="left" w:pos="720"/>
        <w:tab w:val="right" w:leader="dot" w:pos="8630"/>
      </w:tabs>
      <w:spacing w:before="0" w:after="0" w:line="240" w:lineRule="auto"/>
      <w:jc w:val="left"/>
    </w:pPr>
    <w:rPr>
      <w:rFonts w:cstheme="minorHAnsi"/>
      <w:b/>
      <w:bCs/>
      <w:szCs w:val="20"/>
    </w:rPr>
  </w:style>
  <w:style w:type="paragraph" w:styleId="TOC3">
    <w:name w:val="toc 3"/>
    <w:basedOn w:val="Normal"/>
    <w:next w:val="Normal"/>
    <w:autoRedefine/>
    <w:uiPriority w:val="39"/>
    <w:unhideWhenUsed/>
    <w:rsid w:val="0077309D"/>
    <w:pPr>
      <w:tabs>
        <w:tab w:val="left" w:pos="960"/>
        <w:tab w:val="right" w:leader="dot" w:pos="8630"/>
      </w:tabs>
      <w:spacing w:before="0" w:after="0" w:line="240" w:lineRule="auto"/>
      <w:ind w:left="245"/>
      <w:jc w:val="left"/>
    </w:pPr>
    <w:rPr>
      <w:noProof/>
    </w:rPr>
  </w:style>
  <w:style w:type="paragraph" w:styleId="NoSpacing">
    <w:name w:val="No Spacing"/>
    <w:uiPriority w:val="1"/>
    <w:qFormat/>
    <w:rsid w:val="00F225EF"/>
    <w:pPr>
      <w:spacing w:after="0" w:line="240" w:lineRule="auto"/>
      <w:jc w:val="both"/>
    </w:pPr>
    <w:rPr>
      <w:rFonts w:ascii="Times New Roman" w:hAnsi="Times New Roman" w:cs="Times New Roman"/>
      <w:sz w:val="24"/>
      <w:szCs w:val="24"/>
    </w:rPr>
  </w:style>
  <w:style w:type="paragraph" w:customStyle="1" w:styleId="Style1">
    <w:name w:val="Style1"/>
    <w:basedOn w:val="Normal"/>
    <w:semiHidden/>
    <w:rsid w:val="00CF7AB2"/>
    <w:pPr>
      <w:spacing w:before="0" w:after="0" w:line="240" w:lineRule="auto"/>
      <w:jc w:val="center"/>
    </w:pPr>
    <w:rPr>
      <w:rFonts w:eastAsia="Times New Roman"/>
    </w:rPr>
  </w:style>
  <w:style w:type="paragraph" w:customStyle="1" w:styleId="Chapter-LevelHeadings">
    <w:name w:val="Chapter-Level Headings"/>
    <w:basedOn w:val="Normal"/>
    <w:rsid w:val="00CF7AB2"/>
    <w:pPr>
      <w:tabs>
        <w:tab w:val="right" w:pos="8550"/>
      </w:tabs>
      <w:spacing w:before="0" w:after="0"/>
      <w:jc w:val="center"/>
    </w:pPr>
    <w:rPr>
      <w:rFonts w:eastAsia="Times New Roman"/>
      <w:b/>
      <w:caps/>
      <w:sz w:val="28"/>
    </w:rPr>
  </w:style>
  <w:style w:type="paragraph" w:customStyle="1" w:styleId="CoverPageSingleSpace">
    <w:name w:val="Cover Page Single Space"/>
    <w:basedOn w:val="Normal"/>
    <w:autoRedefine/>
    <w:semiHidden/>
    <w:rsid w:val="00CF7AB2"/>
    <w:pPr>
      <w:tabs>
        <w:tab w:val="left" w:pos="1440"/>
      </w:tabs>
      <w:spacing w:before="0" w:after="0"/>
      <w:ind w:left="360" w:hanging="360"/>
      <w:jc w:val="center"/>
    </w:pPr>
    <w:rPr>
      <w:rFonts w:eastAsia="Times New Roman"/>
      <w:b/>
    </w:rPr>
  </w:style>
  <w:style w:type="paragraph" w:customStyle="1" w:styleId="DoubleSpacingNormalText">
    <w:name w:val="Double Spacing Normal Text"/>
    <w:basedOn w:val="Normal"/>
    <w:semiHidden/>
    <w:rsid w:val="00CF7AB2"/>
    <w:pPr>
      <w:spacing w:before="0" w:after="0"/>
      <w:jc w:val="left"/>
    </w:pPr>
    <w:rPr>
      <w:rFonts w:eastAsia="Times New Roman"/>
    </w:rPr>
  </w:style>
  <w:style w:type="paragraph" w:styleId="Footer">
    <w:name w:val="footer"/>
    <w:basedOn w:val="Normal"/>
    <w:link w:val="FooterChar"/>
    <w:uiPriority w:val="99"/>
    <w:rsid w:val="00CF7AB2"/>
    <w:pPr>
      <w:tabs>
        <w:tab w:val="center" w:pos="4320"/>
        <w:tab w:val="right" w:pos="8640"/>
      </w:tabs>
      <w:spacing w:before="0" w:after="0" w:line="240" w:lineRule="auto"/>
      <w:jc w:val="left"/>
    </w:pPr>
    <w:rPr>
      <w:rFonts w:eastAsia="Times New Roman"/>
    </w:rPr>
  </w:style>
  <w:style w:type="character" w:customStyle="1" w:styleId="FooterChar">
    <w:name w:val="Footer Char"/>
    <w:basedOn w:val="DefaultParagraphFont"/>
    <w:link w:val="Footer"/>
    <w:uiPriority w:val="99"/>
    <w:rsid w:val="00CF7AB2"/>
    <w:rPr>
      <w:rFonts w:ascii="Times New Roman" w:eastAsia="Times New Roman" w:hAnsi="Times New Roman" w:cs="Times New Roman"/>
      <w:sz w:val="24"/>
      <w:szCs w:val="24"/>
    </w:rPr>
  </w:style>
  <w:style w:type="character" w:styleId="PageNumber">
    <w:name w:val="page number"/>
    <w:basedOn w:val="DefaultParagraphFont"/>
    <w:rsid w:val="00CF7AB2"/>
  </w:style>
  <w:style w:type="paragraph" w:styleId="Header">
    <w:name w:val="header"/>
    <w:basedOn w:val="Normal"/>
    <w:link w:val="HeaderChar"/>
    <w:uiPriority w:val="99"/>
    <w:rsid w:val="00CF7AB2"/>
    <w:pPr>
      <w:tabs>
        <w:tab w:val="center" w:pos="4320"/>
        <w:tab w:val="right" w:pos="8640"/>
      </w:tabs>
      <w:spacing w:before="0" w:after="0" w:line="240" w:lineRule="auto"/>
      <w:jc w:val="left"/>
    </w:pPr>
    <w:rPr>
      <w:rFonts w:eastAsia="Times New Roman"/>
    </w:rPr>
  </w:style>
  <w:style w:type="character" w:customStyle="1" w:styleId="HeaderChar">
    <w:name w:val="Header Char"/>
    <w:basedOn w:val="DefaultParagraphFont"/>
    <w:link w:val="Header"/>
    <w:uiPriority w:val="99"/>
    <w:rsid w:val="00CF7AB2"/>
    <w:rPr>
      <w:rFonts w:ascii="Times New Roman" w:eastAsia="Times New Roman" w:hAnsi="Times New Roman" w:cs="Times New Roman"/>
      <w:sz w:val="24"/>
      <w:szCs w:val="24"/>
    </w:rPr>
  </w:style>
  <w:style w:type="paragraph" w:customStyle="1" w:styleId="StyleDoubleSpacingNormalTextBlack">
    <w:name w:val="Style Double Spacing Normal Text + Black"/>
    <w:basedOn w:val="DoubleSpacingNormalText"/>
    <w:semiHidden/>
    <w:rsid w:val="00CF7AB2"/>
    <w:rPr>
      <w:color w:val="000000"/>
    </w:rPr>
  </w:style>
  <w:style w:type="paragraph" w:styleId="TableofFigures">
    <w:name w:val="table of figures"/>
    <w:basedOn w:val="Normal"/>
    <w:next w:val="Normal"/>
    <w:uiPriority w:val="99"/>
    <w:rsid w:val="00CF7AB2"/>
    <w:pPr>
      <w:spacing w:before="0" w:after="0" w:line="240" w:lineRule="auto"/>
      <w:jc w:val="left"/>
    </w:pPr>
    <w:rPr>
      <w:rFonts w:eastAsia="Times New Roman"/>
    </w:rPr>
  </w:style>
  <w:style w:type="paragraph" w:styleId="BodyText2">
    <w:name w:val="Body Text 2"/>
    <w:basedOn w:val="Normal"/>
    <w:link w:val="BodyText2Char"/>
    <w:rsid w:val="00CF7AB2"/>
    <w:pPr>
      <w:spacing w:before="0" w:after="120"/>
      <w:jc w:val="left"/>
    </w:pPr>
    <w:rPr>
      <w:rFonts w:eastAsia="Times New Roman"/>
    </w:rPr>
  </w:style>
  <w:style w:type="character" w:customStyle="1" w:styleId="BodyText2Char">
    <w:name w:val="Body Text 2 Char"/>
    <w:basedOn w:val="DefaultParagraphFont"/>
    <w:link w:val="BodyText2"/>
    <w:rsid w:val="00CF7AB2"/>
    <w:rPr>
      <w:rFonts w:ascii="Times New Roman" w:eastAsia="Times New Roman" w:hAnsi="Times New Roman" w:cs="Times New Roman"/>
      <w:sz w:val="24"/>
      <w:szCs w:val="24"/>
    </w:rPr>
  </w:style>
  <w:style w:type="paragraph" w:customStyle="1" w:styleId="MainBodyHeadings">
    <w:name w:val="MainBody Headings"/>
    <w:basedOn w:val="CoverPageSingleSpace"/>
    <w:rsid w:val="00CF7AB2"/>
    <w:pPr>
      <w:ind w:left="0" w:firstLine="0"/>
    </w:pPr>
    <w:rPr>
      <w:caps/>
      <w:sz w:val="28"/>
    </w:rPr>
  </w:style>
  <w:style w:type="paragraph" w:styleId="TOC4">
    <w:name w:val="toc 4"/>
    <w:basedOn w:val="Normal"/>
    <w:next w:val="Normal"/>
    <w:autoRedefine/>
    <w:uiPriority w:val="39"/>
    <w:unhideWhenUsed/>
    <w:rsid w:val="0077309D"/>
    <w:pPr>
      <w:spacing w:before="0" w:after="0"/>
      <w:ind w:left="475"/>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8F5790"/>
    <w:pPr>
      <w:spacing w:before="0" w:after="0"/>
      <w:ind w:left="72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8F5790"/>
    <w:pPr>
      <w:spacing w:before="0" w:after="0"/>
      <w:ind w:left="96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8F5790"/>
    <w:pPr>
      <w:spacing w:before="0" w:after="0"/>
      <w:ind w:left="12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8F5790"/>
    <w:pPr>
      <w:spacing w:before="0" w:after="0"/>
      <w:ind w:left="144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8F5790"/>
    <w:pPr>
      <w:spacing w:before="0" w:after="0"/>
      <w:ind w:left="1680"/>
      <w:jc w:val="left"/>
    </w:pPr>
    <w:rPr>
      <w:rFonts w:asciiTheme="minorHAnsi" w:hAnsiTheme="minorHAnsi" w:cstheme="minorHAnsi"/>
      <w:sz w:val="20"/>
      <w:szCs w:val="20"/>
    </w:rPr>
  </w:style>
  <w:style w:type="paragraph" w:customStyle="1" w:styleId="Subhead-Lvl2-Thesis">
    <w:name w:val="Subhead-Lvl 2-Thesis"/>
    <w:basedOn w:val="Normal"/>
    <w:rsid w:val="00D522A2"/>
    <w:pPr>
      <w:spacing w:after="0"/>
      <w:jc w:val="left"/>
    </w:pPr>
    <w:rPr>
      <w:rFonts w:eastAsia="Times New Roman"/>
      <w:b/>
    </w:rPr>
  </w:style>
  <w:style w:type="paragraph" w:customStyle="1" w:styleId="Subhead-Lvl3-Thesis">
    <w:name w:val="Subhead-Lvl 3-Thesis"/>
    <w:basedOn w:val="Normal"/>
    <w:rsid w:val="00D522A2"/>
    <w:pPr>
      <w:spacing w:after="0"/>
      <w:jc w:val="left"/>
    </w:pPr>
    <w:rPr>
      <w:rFonts w:eastAsia="Times New Roman"/>
      <w:u w:val="single"/>
    </w:rPr>
  </w:style>
  <w:style w:type="character" w:customStyle="1" w:styleId="Heading4Char">
    <w:name w:val="Heading 4 Char"/>
    <w:aliases w:val="Heading 4 (Chapter) Char"/>
    <w:basedOn w:val="DefaultParagraphFont"/>
    <w:link w:val="Heading4"/>
    <w:uiPriority w:val="9"/>
    <w:rsid w:val="005263E7"/>
    <w:rPr>
      <w:rFonts w:ascii="Times New Roman" w:eastAsia="Times New Roman" w:hAnsi="Times New Roman" w:cs="Times New Roman"/>
      <w:sz w:val="24"/>
      <w:szCs w:val="24"/>
      <w:u w:val="single"/>
    </w:rPr>
  </w:style>
  <w:style w:type="character" w:customStyle="1" w:styleId="TOC1Char">
    <w:name w:val="TOC 1 Char"/>
    <w:basedOn w:val="DefaultParagraphFont"/>
    <w:link w:val="TOC1"/>
    <w:uiPriority w:val="39"/>
    <w:rsid w:val="0077309D"/>
    <w:rPr>
      <w:rFonts w:ascii="Times New Roman" w:hAnsi="Times New Roman" w:cs="Times New Roman"/>
      <w:b/>
      <w:bCs/>
      <w:sz w:val="24"/>
      <w:szCs w:val="24"/>
    </w:rPr>
  </w:style>
  <w:style w:type="paragraph" w:customStyle="1" w:styleId="Subhead-Lvl1-Thesis">
    <w:name w:val="Subhead-Lvl 1-Thesis"/>
    <w:basedOn w:val="Normal"/>
    <w:rsid w:val="00361D0B"/>
    <w:pPr>
      <w:spacing w:after="0"/>
      <w:jc w:val="center"/>
    </w:pPr>
    <w:rPr>
      <w:rFonts w:eastAsia="Times New Roman"/>
      <w:b/>
    </w:rPr>
  </w:style>
  <w:style w:type="paragraph" w:customStyle="1" w:styleId="Subhead-Lvl4-Thesis">
    <w:name w:val="Subhead-Lvl 4-Thesis"/>
    <w:basedOn w:val="Normal"/>
    <w:next w:val="Normal"/>
    <w:rsid w:val="00361D0B"/>
    <w:pPr>
      <w:tabs>
        <w:tab w:val="left" w:pos="720"/>
      </w:tabs>
      <w:spacing w:after="0"/>
      <w:jc w:val="left"/>
    </w:pPr>
    <w:rPr>
      <w:rFonts w:eastAsia="Times New Roman"/>
      <w:i/>
      <w:color w:val="000000"/>
    </w:rPr>
  </w:style>
  <w:style w:type="paragraph" w:styleId="Title">
    <w:name w:val="Title"/>
    <w:aliases w:val="Heading 1 (Appendices)"/>
    <w:basedOn w:val="Heading1"/>
    <w:next w:val="Normal"/>
    <w:link w:val="TitleChar"/>
    <w:uiPriority w:val="10"/>
    <w:rsid w:val="00361D0B"/>
    <w:pPr>
      <w:numPr>
        <w:numId w:val="20"/>
      </w:numPr>
    </w:pPr>
  </w:style>
  <w:style w:type="character" w:customStyle="1" w:styleId="TitleChar">
    <w:name w:val="Title Char"/>
    <w:aliases w:val="Heading 1 (Appendices) Char"/>
    <w:basedOn w:val="DefaultParagraphFont"/>
    <w:link w:val="Title"/>
    <w:uiPriority w:val="10"/>
    <w:rsid w:val="00361D0B"/>
    <w:rPr>
      <w:rFonts w:ascii="Times New Roman" w:hAnsi="Times New Roman" w:cs="Times New Roman"/>
      <w:b/>
      <w:caps/>
      <w:sz w:val="28"/>
      <w:szCs w:val="24"/>
    </w:rPr>
  </w:style>
  <w:style w:type="paragraph" w:styleId="Subtitle">
    <w:name w:val="Subtitle"/>
    <w:aliases w:val="Heading 2 (Appendices)"/>
    <w:basedOn w:val="Heading2"/>
    <w:next w:val="Normal"/>
    <w:link w:val="SubtitleChar"/>
    <w:uiPriority w:val="11"/>
    <w:rsid w:val="001A16D9"/>
    <w:pPr>
      <w:numPr>
        <w:numId w:val="7"/>
      </w:numPr>
    </w:pPr>
  </w:style>
  <w:style w:type="character" w:customStyle="1" w:styleId="SubtitleChar">
    <w:name w:val="Subtitle Char"/>
    <w:aliases w:val="Heading 2 (Appendices) Char"/>
    <w:basedOn w:val="DefaultParagraphFont"/>
    <w:link w:val="Subtitle"/>
    <w:uiPriority w:val="11"/>
    <w:rsid w:val="001A16D9"/>
    <w:rPr>
      <w:rFonts w:ascii="Times New Roman" w:hAnsi="Times New Roman" w:cs="Times New Roman"/>
      <w:b/>
      <w:sz w:val="24"/>
      <w:szCs w:val="24"/>
    </w:rPr>
  </w:style>
  <w:style w:type="character" w:customStyle="1" w:styleId="Heading5Char">
    <w:name w:val="Heading 5 Char"/>
    <w:aliases w:val="Heading 3 (Appendices) Char"/>
    <w:basedOn w:val="DefaultParagraphFont"/>
    <w:link w:val="Heading5"/>
    <w:uiPriority w:val="9"/>
    <w:semiHidden/>
    <w:rsid w:val="005263E7"/>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5263E7"/>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5263E7"/>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5263E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263E7"/>
    <w:rPr>
      <w:rFonts w:asciiTheme="majorHAnsi" w:eastAsiaTheme="majorEastAsia" w:hAnsiTheme="majorHAnsi" w:cstheme="majorBidi"/>
      <w:i/>
      <w:iCs/>
      <w:color w:val="272727" w:themeColor="text1" w:themeTint="D8"/>
      <w:sz w:val="21"/>
      <w:szCs w:val="21"/>
    </w:rPr>
  </w:style>
  <w:style w:type="character" w:styleId="SubtleEmphasis">
    <w:name w:val="Subtle Emphasis"/>
    <w:uiPriority w:val="19"/>
    <w:rsid w:val="005263E7"/>
  </w:style>
  <w:style w:type="paragraph" w:styleId="BodyTextIndent2">
    <w:name w:val="Body Text Indent 2"/>
    <w:basedOn w:val="Normal"/>
    <w:link w:val="BodyTextIndent2Char"/>
    <w:uiPriority w:val="99"/>
    <w:semiHidden/>
    <w:unhideWhenUsed/>
    <w:rsid w:val="00DC5D8B"/>
    <w:pPr>
      <w:spacing w:after="120"/>
      <w:ind w:left="360"/>
    </w:pPr>
  </w:style>
  <w:style w:type="character" w:customStyle="1" w:styleId="BodyTextIndent2Char">
    <w:name w:val="Body Text Indent 2 Char"/>
    <w:basedOn w:val="DefaultParagraphFont"/>
    <w:link w:val="BodyTextIndent2"/>
    <w:uiPriority w:val="99"/>
    <w:semiHidden/>
    <w:rsid w:val="00DC5D8B"/>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322FBE"/>
    <w:pPr>
      <w:spacing w:after="0"/>
      <w:jc w:val="center"/>
    </w:pPr>
    <w:rPr>
      <w:noProof/>
    </w:rPr>
  </w:style>
  <w:style w:type="character" w:customStyle="1" w:styleId="EndNoteBibliographyTitleChar">
    <w:name w:val="EndNote Bibliography Title Char"/>
    <w:basedOn w:val="DefaultParagraphFont"/>
    <w:link w:val="EndNoteBibliographyTitle"/>
    <w:rsid w:val="00322FBE"/>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322FBE"/>
    <w:pPr>
      <w:spacing w:line="240" w:lineRule="auto"/>
    </w:pPr>
    <w:rPr>
      <w:noProof/>
    </w:rPr>
  </w:style>
  <w:style w:type="character" w:customStyle="1" w:styleId="EndNoteBibliographyChar">
    <w:name w:val="EndNote Bibliography Char"/>
    <w:basedOn w:val="DefaultParagraphFont"/>
    <w:link w:val="EndNoteBibliography"/>
    <w:rsid w:val="00322FBE"/>
    <w:rPr>
      <w:rFonts w:ascii="Times New Roman" w:hAnsi="Times New Roman" w:cs="Times New Roman"/>
      <w:noProof/>
      <w:sz w:val="24"/>
      <w:szCs w:val="24"/>
    </w:rPr>
  </w:style>
  <w:style w:type="character" w:styleId="UnresolvedMention">
    <w:name w:val="Unresolved Mention"/>
    <w:basedOn w:val="DefaultParagraphFont"/>
    <w:uiPriority w:val="99"/>
    <w:semiHidden/>
    <w:unhideWhenUsed/>
    <w:rsid w:val="00322FBE"/>
    <w:rPr>
      <w:color w:val="605E5C"/>
      <w:shd w:val="clear" w:color="auto" w:fill="E1DFDD"/>
    </w:rPr>
  </w:style>
  <w:style w:type="character" w:styleId="FollowedHyperlink">
    <w:name w:val="FollowedHyperlink"/>
    <w:basedOn w:val="DefaultParagraphFont"/>
    <w:uiPriority w:val="99"/>
    <w:semiHidden/>
    <w:unhideWhenUsed/>
    <w:rsid w:val="002337CD"/>
    <w:rPr>
      <w:color w:val="800080" w:themeColor="followedHyperlink"/>
      <w:u w:val="single"/>
    </w:rPr>
  </w:style>
  <w:style w:type="paragraph" w:customStyle="1" w:styleId="Content">
    <w:name w:val="Content"/>
    <w:link w:val="ContentChar"/>
    <w:qFormat/>
    <w:rsid w:val="00D021A8"/>
    <w:pPr>
      <w:spacing w:before="120" w:after="120" w:line="324" w:lineRule="auto"/>
      <w:ind w:firstLine="720"/>
      <w:jc w:val="both"/>
    </w:pPr>
    <w:rPr>
      <w:rFonts w:ascii="Times New Roman" w:hAnsi="Times New Roman" w:cs="Times New Roman"/>
      <w:sz w:val="24"/>
      <w:szCs w:val="24"/>
      <w:lang w:val="en-GB"/>
    </w:rPr>
  </w:style>
  <w:style w:type="character" w:customStyle="1" w:styleId="ContentChar">
    <w:name w:val="Content Char"/>
    <w:basedOn w:val="DefaultParagraphFont"/>
    <w:link w:val="Content"/>
    <w:rsid w:val="00D021A8"/>
    <w:rPr>
      <w:rFonts w:ascii="Times New Roman" w:hAnsi="Times New Roman" w:cs="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866857">
      <w:bodyDiv w:val="1"/>
      <w:marLeft w:val="0"/>
      <w:marRight w:val="0"/>
      <w:marTop w:val="0"/>
      <w:marBottom w:val="0"/>
      <w:divBdr>
        <w:top w:val="none" w:sz="0" w:space="0" w:color="auto"/>
        <w:left w:val="none" w:sz="0" w:space="0" w:color="auto"/>
        <w:bottom w:val="none" w:sz="0" w:space="0" w:color="auto"/>
        <w:right w:val="none" w:sz="0" w:space="0" w:color="auto"/>
      </w:divBdr>
    </w:div>
    <w:div w:id="328948279">
      <w:bodyDiv w:val="1"/>
      <w:marLeft w:val="0"/>
      <w:marRight w:val="0"/>
      <w:marTop w:val="0"/>
      <w:marBottom w:val="0"/>
      <w:divBdr>
        <w:top w:val="none" w:sz="0" w:space="0" w:color="auto"/>
        <w:left w:val="none" w:sz="0" w:space="0" w:color="auto"/>
        <w:bottom w:val="none" w:sz="0" w:space="0" w:color="auto"/>
        <w:right w:val="none" w:sz="0" w:space="0" w:color="auto"/>
      </w:divBdr>
    </w:div>
    <w:div w:id="374308614">
      <w:bodyDiv w:val="1"/>
      <w:marLeft w:val="0"/>
      <w:marRight w:val="0"/>
      <w:marTop w:val="0"/>
      <w:marBottom w:val="0"/>
      <w:divBdr>
        <w:top w:val="none" w:sz="0" w:space="0" w:color="auto"/>
        <w:left w:val="none" w:sz="0" w:space="0" w:color="auto"/>
        <w:bottom w:val="none" w:sz="0" w:space="0" w:color="auto"/>
        <w:right w:val="none" w:sz="0" w:space="0" w:color="auto"/>
      </w:divBdr>
    </w:div>
    <w:div w:id="580330761">
      <w:bodyDiv w:val="1"/>
      <w:marLeft w:val="0"/>
      <w:marRight w:val="0"/>
      <w:marTop w:val="0"/>
      <w:marBottom w:val="0"/>
      <w:divBdr>
        <w:top w:val="none" w:sz="0" w:space="0" w:color="auto"/>
        <w:left w:val="none" w:sz="0" w:space="0" w:color="auto"/>
        <w:bottom w:val="none" w:sz="0" w:space="0" w:color="auto"/>
        <w:right w:val="none" w:sz="0" w:space="0" w:color="auto"/>
      </w:divBdr>
    </w:div>
    <w:div w:id="858392234">
      <w:bodyDiv w:val="1"/>
      <w:marLeft w:val="0"/>
      <w:marRight w:val="0"/>
      <w:marTop w:val="0"/>
      <w:marBottom w:val="0"/>
      <w:divBdr>
        <w:top w:val="none" w:sz="0" w:space="0" w:color="auto"/>
        <w:left w:val="none" w:sz="0" w:space="0" w:color="auto"/>
        <w:bottom w:val="none" w:sz="0" w:space="0" w:color="auto"/>
        <w:right w:val="none" w:sz="0" w:space="0" w:color="auto"/>
      </w:divBdr>
    </w:div>
    <w:div w:id="942080216">
      <w:bodyDiv w:val="1"/>
      <w:marLeft w:val="0"/>
      <w:marRight w:val="0"/>
      <w:marTop w:val="0"/>
      <w:marBottom w:val="0"/>
      <w:divBdr>
        <w:top w:val="none" w:sz="0" w:space="0" w:color="auto"/>
        <w:left w:val="none" w:sz="0" w:space="0" w:color="auto"/>
        <w:bottom w:val="none" w:sz="0" w:space="0" w:color="auto"/>
        <w:right w:val="none" w:sz="0" w:space="0" w:color="auto"/>
      </w:divBdr>
    </w:div>
    <w:div w:id="1182083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yperlink" Target="https://arxiv.org/pdf/1908.10084.pdf" TargetMode="External"/><Relationship Id="rId26" Type="http://schemas.openxmlformats.org/officeDocument/2006/relationships/hyperlink" Target="https://surveysparrow.com/" TargetMode="External"/><Relationship Id="rId21" Type="http://schemas.openxmlformats.org/officeDocument/2006/relationships/hyperlink" Target="https://www.sephora.sg/pages/virtual-artist" TargetMode="External"/><Relationship Id="rId34" Type="http://schemas.openxmlformats.org/officeDocument/2006/relationships/header" Target="header7.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hyperlink" Target="https://venturebeat.com/business/recruitment-chatbot-mya-automates-75-of-hiring-process/" TargetMode="External"/><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yperlink" Target="https://www.zendesk.com/blog/introducing-answer-bot/" TargetMode="External"/><Relationship Id="rId29" Type="http://schemas.openxmlformats.org/officeDocument/2006/relationships/hyperlink" Target="https://machinelearningcoban.com/tabml_book/ch_embedding/embedding.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www.expediagroup.com/investors/news-and-events/financial-releases/news/news-details/2023/Chatgpt-Wrote-This-Press-Release--No-It-Didnt-But-It-Can-Now-Assist-With-Travel-Planning-In-The-Expedia-App/default.aspx" TargetMode="External"/><Relationship Id="rId32" Type="http://schemas.openxmlformats.org/officeDocument/2006/relationships/header" Target="header6.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yperlink" Target="https://promotions.bankofamerica.com/digitalbanking/mobilebanking/erica" TargetMode="External"/><Relationship Id="rId28" Type="http://schemas.openxmlformats.org/officeDocument/2006/relationships/hyperlink" Target="https://ictvietnam.vn/chatgpt-nhung-quan-diem-sang-va-toi-trong-qua-trinh-tu-dong-hoa-tri-thuc-56494.html" TargetMode="External"/><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hyperlink" Target="https://docs.trychroma.com/embeddings"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hyperlink" Target="https://www.babylonhealth.com/" TargetMode="External"/><Relationship Id="rId27" Type="http://schemas.openxmlformats.org/officeDocument/2006/relationships/hyperlink" Target="https://www.nytimes.com/2021/06/01/health/artificial-intelligence-therapy-woebot.html" TargetMode="External"/><Relationship Id="rId30" Type="http://schemas.openxmlformats.org/officeDocument/2006/relationships/hyperlink" Target="https://www.analyticsvidhya.com/blog/2023/07/guide-to-chroma-db-a-vector-store-for-your-generative-ai-llms/" TargetMode="External"/><Relationship Id="rId35" Type="http://schemas.openxmlformats.org/officeDocument/2006/relationships/footer" Target="footer5.xm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B11C2E-90C1-4586-BC77-02DA2BC975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9</TotalTime>
  <Pages>32</Pages>
  <Words>7800</Words>
  <Characters>44463</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Georgia Institute of Technology</Company>
  <LinksUpToDate>false</LinksUpToDate>
  <CharactersWithSpaces>52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lack, James</dc:creator>
  <cp:lastModifiedBy>Thành Danh</cp:lastModifiedBy>
  <cp:revision>31</cp:revision>
  <cp:lastPrinted>2019-03-08T09:47:00Z</cp:lastPrinted>
  <dcterms:created xsi:type="dcterms:W3CDTF">2019-03-07T04:18:00Z</dcterms:created>
  <dcterms:modified xsi:type="dcterms:W3CDTF">2023-08-22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ies>
</file>